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BD9670" w14:textId="7C1279C9" w:rsidR="00D174D7" w:rsidRDefault="008469E8" w:rsidP="00D174D7">
      <w:pPr>
        <w:tabs>
          <w:tab w:val="left" w:pos="7560"/>
        </w:tabs>
        <w:spacing w:line="240" w:lineRule="auto"/>
        <w:rPr>
          <w:rFonts w:eastAsia="Calibri" w:cs="Times New Roman"/>
          <w:b/>
          <w:szCs w:val="24"/>
        </w:rPr>
      </w:pPr>
      <w:r w:rsidRPr="00CE31BC">
        <w:rPr>
          <w:rFonts w:ascii="Calibri" w:eastAsia="Calibri" w:hAnsi="Calibri" w:cs="Times New Roman"/>
          <w:noProof/>
          <w:lang w:val="el-GR" w:eastAsia="el-GR"/>
        </w:rPr>
        <w:drawing>
          <wp:anchor distT="0" distB="0" distL="114300" distR="114300" simplePos="0" relativeHeight="251658240" behindDoc="0" locked="0" layoutInCell="1" allowOverlap="1" wp14:anchorId="4ABBA215" wp14:editId="1B45E2C3">
            <wp:simplePos x="0" y="0"/>
            <wp:positionH relativeFrom="column">
              <wp:posOffset>0</wp:posOffset>
            </wp:positionH>
            <wp:positionV relativeFrom="paragraph">
              <wp:posOffset>0</wp:posOffset>
            </wp:positionV>
            <wp:extent cx="1112822" cy="1123950"/>
            <wp:effectExtent l="0" t="0" r="0" b="0"/>
            <wp:wrapSquare wrapText="bothSides"/>
            <wp:docPr id="15" name="Picture 15" descr="ΑΡΙΣΤΟΤΕΛΕΙΟ ΠΑΝΕΠΙΣΤΗΜΙΟ ΘΕΣΣΑΛΟΝΙΚΗΣ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ΑΡΙΣΤΟΤΕΛΕΙΟ ΠΑΝΕΠΙΣΤΗΜΙΟ ΘΕΣΣΑΛΟΝΙΚΗΣ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2822" cy="1123950"/>
                    </a:xfrm>
                    <a:prstGeom prst="rect">
                      <a:avLst/>
                    </a:prstGeom>
                    <a:noFill/>
                    <a:ln>
                      <a:noFill/>
                    </a:ln>
                  </pic:spPr>
                </pic:pic>
              </a:graphicData>
            </a:graphic>
          </wp:anchor>
        </w:drawing>
      </w:r>
      <w:r w:rsidR="00180E69">
        <w:rPr>
          <w:rFonts w:eastAsia="Calibri" w:cs="Times New Roman"/>
          <w:b/>
          <w:szCs w:val="24"/>
        </w:rPr>
        <w:t xml:space="preserve">        UNIVERSITY</w:t>
      </w:r>
      <w:r w:rsidR="003258F9">
        <w:rPr>
          <w:rFonts w:eastAsia="Calibri" w:cs="Times New Roman"/>
          <w:b/>
          <w:szCs w:val="24"/>
        </w:rPr>
        <w:t xml:space="preserve"> CARLOS III OF MADRID</w:t>
      </w:r>
      <w:r w:rsidR="00D174D7">
        <w:rPr>
          <w:rFonts w:eastAsia="Calibri" w:cs="Times New Roman"/>
          <w:b/>
          <w:szCs w:val="24"/>
        </w:rPr>
        <w:t xml:space="preserve"> </w:t>
      </w:r>
    </w:p>
    <w:p w14:paraId="0F40F286" w14:textId="77777777" w:rsidR="00E3506C" w:rsidRDefault="00D174D7" w:rsidP="00D174D7">
      <w:pPr>
        <w:tabs>
          <w:tab w:val="left" w:pos="7560"/>
        </w:tabs>
        <w:spacing w:line="240" w:lineRule="auto"/>
        <w:rPr>
          <w:rFonts w:eastAsia="Calibri" w:cs="Times New Roman"/>
          <w:b/>
          <w:szCs w:val="24"/>
        </w:rPr>
      </w:pPr>
      <w:r>
        <w:rPr>
          <w:rFonts w:eastAsia="Calibri" w:cs="Times New Roman"/>
          <w:b/>
          <w:szCs w:val="24"/>
        </w:rPr>
        <w:t xml:space="preserve"> </w:t>
      </w:r>
      <w:r w:rsidR="008469E8" w:rsidRPr="00E3506C">
        <w:rPr>
          <w:rFonts w:eastAsia="Calibri" w:cs="Times New Roman"/>
          <w:b/>
          <w:szCs w:val="24"/>
        </w:rPr>
        <w:t>ARISTOT</w:t>
      </w:r>
      <w:r w:rsidR="00010880">
        <w:rPr>
          <w:rFonts w:eastAsia="Calibri" w:cs="Times New Roman"/>
          <w:b/>
          <w:szCs w:val="24"/>
        </w:rPr>
        <w:t xml:space="preserve">LE UNIVERSITY </w:t>
      </w:r>
      <w:r w:rsidR="008469E8" w:rsidRPr="00E3506C">
        <w:rPr>
          <w:rFonts w:eastAsia="Calibri" w:cs="Times New Roman"/>
          <w:b/>
          <w:szCs w:val="24"/>
        </w:rPr>
        <w:t>OF THESSALONIKI</w:t>
      </w:r>
    </w:p>
    <w:p w14:paraId="49A4BC1F" w14:textId="77777777" w:rsidR="008469E8" w:rsidRPr="008469E8" w:rsidRDefault="008469E8" w:rsidP="00D174D7">
      <w:pPr>
        <w:tabs>
          <w:tab w:val="left" w:pos="7560"/>
        </w:tabs>
        <w:spacing w:line="240" w:lineRule="auto"/>
        <w:rPr>
          <w:rFonts w:eastAsia="Calibri" w:cs="Times New Roman"/>
          <w:b/>
          <w:szCs w:val="24"/>
        </w:rPr>
      </w:pPr>
      <w:r>
        <w:rPr>
          <w:rFonts w:ascii="Arial" w:eastAsia="Calibri" w:hAnsi="Arial" w:cs="Arial"/>
          <w:b/>
          <w:szCs w:val="24"/>
        </w:rPr>
        <w:t xml:space="preserve"> </w:t>
      </w:r>
      <w:r w:rsidR="00D174D7">
        <w:rPr>
          <w:rFonts w:ascii="Arial" w:eastAsia="Calibri" w:hAnsi="Arial" w:cs="Arial"/>
          <w:b/>
          <w:szCs w:val="24"/>
        </w:rPr>
        <w:t xml:space="preserve">                   </w:t>
      </w:r>
      <w:r>
        <w:rPr>
          <w:rFonts w:eastAsia="Calibri" w:cs="Times New Roman"/>
          <w:b/>
          <w:szCs w:val="24"/>
        </w:rPr>
        <w:t>FACULTY OF SCIENCES</w:t>
      </w:r>
    </w:p>
    <w:p w14:paraId="4FD1C901" w14:textId="77777777" w:rsidR="00E3506C" w:rsidRPr="000576DC" w:rsidRDefault="00E3506C" w:rsidP="00D174D7">
      <w:pPr>
        <w:tabs>
          <w:tab w:val="left" w:pos="7560"/>
        </w:tabs>
        <w:spacing w:line="240" w:lineRule="auto"/>
        <w:rPr>
          <w:rFonts w:eastAsia="Calibri" w:cstheme="minorHAnsi"/>
          <w:b/>
          <w:sz w:val="32"/>
          <w:szCs w:val="32"/>
        </w:rPr>
      </w:pPr>
      <w:r w:rsidRPr="000576DC">
        <w:rPr>
          <w:rFonts w:ascii="Arial" w:eastAsia="Calibri" w:hAnsi="Arial" w:cs="Arial"/>
          <w:b/>
          <w:szCs w:val="24"/>
        </w:rPr>
        <w:t xml:space="preserve">             </w:t>
      </w:r>
      <w:r w:rsidRPr="00E3506C">
        <w:rPr>
          <w:rFonts w:eastAsia="Calibri" w:cs="Times New Roman"/>
          <w:b/>
          <w:szCs w:val="24"/>
        </w:rPr>
        <w:t>DEPARTMENT OF MATHEMATICS</w:t>
      </w:r>
      <w:r w:rsidRPr="000576DC">
        <w:rPr>
          <w:rFonts w:eastAsia="Calibri" w:cstheme="minorHAnsi"/>
          <w:b/>
          <w:sz w:val="32"/>
          <w:szCs w:val="32"/>
        </w:rPr>
        <w:t xml:space="preserve">         </w:t>
      </w:r>
    </w:p>
    <w:p w14:paraId="3E18F9BD" w14:textId="77777777" w:rsidR="00E3506C" w:rsidRPr="000576DC" w:rsidRDefault="00E3506C" w:rsidP="00E3506C">
      <w:pPr>
        <w:tabs>
          <w:tab w:val="left" w:pos="7560"/>
        </w:tabs>
        <w:spacing w:line="240" w:lineRule="auto"/>
        <w:jc w:val="center"/>
        <w:rPr>
          <w:rFonts w:eastAsia="Calibri" w:cs="Times New Roman"/>
          <w:b/>
          <w:szCs w:val="24"/>
        </w:rPr>
      </w:pPr>
      <w:r w:rsidRPr="000576DC">
        <w:rPr>
          <w:rFonts w:eastAsia="Calibri" w:cstheme="minorHAnsi"/>
          <w:b/>
          <w:sz w:val="32"/>
          <w:szCs w:val="32"/>
        </w:rPr>
        <w:t xml:space="preserve">  </w:t>
      </w:r>
    </w:p>
    <w:p w14:paraId="0E07BD6F" w14:textId="77777777" w:rsidR="00D174D7" w:rsidRDefault="00D174D7" w:rsidP="00E3506C">
      <w:pPr>
        <w:tabs>
          <w:tab w:val="left" w:pos="7560"/>
        </w:tabs>
        <w:spacing w:line="240" w:lineRule="auto"/>
        <w:jc w:val="center"/>
        <w:rPr>
          <w:rFonts w:ascii="Arial" w:eastAsia="Calibri" w:hAnsi="Arial" w:cs="Arial"/>
          <w:b/>
          <w:szCs w:val="24"/>
        </w:rPr>
      </w:pPr>
    </w:p>
    <w:p w14:paraId="0E38C2B3" w14:textId="77777777" w:rsidR="00D174D7" w:rsidRPr="000576DC" w:rsidRDefault="00D174D7" w:rsidP="00E3506C">
      <w:pPr>
        <w:tabs>
          <w:tab w:val="left" w:pos="7560"/>
        </w:tabs>
        <w:spacing w:line="240" w:lineRule="auto"/>
        <w:jc w:val="center"/>
        <w:rPr>
          <w:rFonts w:ascii="Arial" w:eastAsia="Calibri" w:hAnsi="Arial" w:cs="Arial"/>
          <w:b/>
          <w:szCs w:val="24"/>
        </w:rPr>
      </w:pPr>
    </w:p>
    <w:p w14:paraId="3291F976" w14:textId="5A68AFFC" w:rsidR="00E3506C" w:rsidRDefault="005109E6" w:rsidP="00E3506C">
      <w:pPr>
        <w:tabs>
          <w:tab w:val="left" w:pos="7560"/>
        </w:tabs>
        <w:spacing w:line="240" w:lineRule="auto"/>
        <w:jc w:val="center"/>
        <w:rPr>
          <w:rFonts w:eastAsia="Calibri" w:cs="Times New Roman"/>
          <w:b/>
          <w:sz w:val="36"/>
          <w:szCs w:val="36"/>
        </w:rPr>
      </w:pPr>
      <w:r>
        <w:rPr>
          <w:rFonts w:eastAsia="Calibri" w:cs="Times New Roman"/>
          <w:b/>
          <w:sz w:val="36"/>
          <w:szCs w:val="36"/>
        </w:rPr>
        <w:t>INTERNSHIP</w:t>
      </w:r>
    </w:p>
    <w:p w14:paraId="3C3A4D70" w14:textId="77777777" w:rsidR="00E3506C" w:rsidRPr="000576DC" w:rsidRDefault="00E3506C" w:rsidP="00D174D7">
      <w:pPr>
        <w:pBdr>
          <w:bottom w:val="single" w:sz="4" w:space="0" w:color="auto"/>
        </w:pBdr>
        <w:tabs>
          <w:tab w:val="left" w:pos="7560"/>
        </w:tabs>
        <w:spacing w:line="240" w:lineRule="auto"/>
        <w:jc w:val="center"/>
        <w:rPr>
          <w:rFonts w:ascii="Arial" w:eastAsia="Calibri" w:hAnsi="Arial" w:cs="Arial"/>
          <w:b/>
          <w:szCs w:val="24"/>
        </w:rPr>
      </w:pPr>
    </w:p>
    <w:p w14:paraId="4891FE81" w14:textId="77777777" w:rsidR="005109E6" w:rsidRDefault="005109E6" w:rsidP="00D174D7">
      <w:pPr>
        <w:jc w:val="center"/>
        <w:rPr>
          <w:rFonts w:cs="Times New Roman"/>
          <w:b/>
          <w:sz w:val="36"/>
          <w:szCs w:val="36"/>
        </w:rPr>
      </w:pPr>
      <w:r>
        <w:rPr>
          <w:rFonts w:cs="Times New Roman"/>
          <w:b/>
          <w:sz w:val="36"/>
          <w:szCs w:val="36"/>
        </w:rPr>
        <w:t xml:space="preserve">DATA MINING IN THE DATASETS </w:t>
      </w:r>
    </w:p>
    <w:p w14:paraId="214B8A55" w14:textId="13CFD4A6" w:rsidR="00D174D7" w:rsidRPr="003A79AD" w:rsidRDefault="005109E6" w:rsidP="00FE5939">
      <w:pPr>
        <w:jc w:val="center"/>
        <w:rPr>
          <w:rFonts w:cs="Times New Roman"/>
          <w:b/>
          <w:sz w:val="36"/>
          <w:szCs w:val="36"/>
          <w:lang w:val="el-GR"/>
        </w:rPr>
      </w:pPr>
      <w:r>
        <w:rPr>
          <w:rFonts w:cs="Times New Roman"/>
          <w:b/>
          <w:sz w:val="36"/>
          <w:szCs w:val="36"/>
        </w:rPr>
        <w:t>OF</w:t>
      </w:r>
      <w:r w:rsidRPr="003A79AD">
        <w:rPr>
          <w:rFonts w:cs="Times New Roman"/>
          <w:b/>
          <w:sz w:val="36"/>
          <w:szCs w:val="36"/>
          <w:lang w:val="el-GR"/>
        </w:rPr>
        <w:t xml:space="preserve"> </w:t>
      </w:r>
      <w:r>
        <w:rPr>
          <w:rFonts w:cs="Times New Roman"/>
          <w:b/>
          <w:sz w:val="36"/>
          <w:szCs w:val="36"/>
        </w:rPr>
        <w:t>COVID</w:t>
      </w:r>
      <w:r w:rsidRPr="003A79AD">
        <w:rPr>
          <w:rFonts w:cs="Times New Roman"/>
          <w:b/>
          <w:sz w:val="36"/>
          <w:szCs w:val="36"/>
          <w:lang w:val="el-GR"/>
        </w:rPr>
        <w:t>-19</w:t>
      </w:r>
    </w:p>
    <w:p w14:paraId="19E45654" w14:textId="30C9FCDB" w:rsidR="00E3506C" w:rsidRPr="003A79AD" w:rsidRDefault="00E3506C" w:rsidP="005109E6">
      <w:pPr>
        <w:pBdr>
          <w:bottom w:val="single" w:sz="4" w:space="1" w:color="auto"/>
        </w:pBdr>
        <w:rPr>
          <w:rFonts w:cs="Times New Roman"/>
          <w:b/>
          <w:sz w:val="36"/>
          <w:szCs w:val="36"/>
          <w:lang w:val="el-GR"/>
        </w:rPr>
      </w:pPr>
    </w:p>
    <w:p w14:paraId="5F50F0B3" w14:textId="77777777" w:rsidR="00FE5939" w:rsidRDefault="00FE5939" w:rsidP="00692CAF">
      <w:pPr>
        <w:tabs>
          <w:tab w:val="left" w:pos="7560"/>
        </w:tabs>
        <w:spacing w:line="240" w:lineRule="auto"/>
        <w:jc w:val="center"/>
        <w:rPr>
          <w:rFonts w:eastAsia="Calibri" w:cs="Times New Roman"/>
          <w:b/>
          <w:szCs w:val="24"/>
          <w:lang w:val="el-GR"/>
        </w:rPr>
      </w:pPr>
      <w:r>
        <w:rPr>
          <w:rFonts w:eastAsia="Calibri" w:cs="Times New Roman"/>
          <w:b/>
          <w:szCs w:val="24"/>
          <w:lang w:val="el-GR"/>
        </w:rPr>
        <w:t xml:space="preserve">ΕΞΟΡΥΞΗ  ΔΕΔΟΜΕΝΩΝ ΣΕ ΣΕΤ ΔΕΔΟΜΕΝΩΝ </w:t>
      </w:r>
    </w:p>
    <w:p w14:paraId="044B16FB" w14:textId="3249FEEF" w:rsidR="00D174D7" w:rsidRPr="00FE5939" w:rsidRDefault="00FE5939" w:rsidP="00692CAF">
      <w:pPr>
        <w:tabs>
          <w:tab w:val="left" w:pos="7560"/>
        </w:tabs>
        <w:spacing w:line="240" w:lineRule="auto"/>
        <w:jc w:val="center"/>
        <w:rPr>
          <w:rFonts w:eastAsia="Calibri" w:cs="Times New Roman"/>
          <w:b/>
          <w:szCs w:val="24"/>
        </w:rPr>
      </w:pPr>
      <w:r>
        <w:rPr>
          <w:rFonts w:eastAsia="Calibri" w:cs="Times New Roman"/>
          <w:b/>
          <w:szCs w:val="24"/>
          <w:lang w:val="el-GR"/>
        </w:rPr>
        <w:t>ΤΟΥ</w:t>
      </w:r>
      <w:r w:rsidRPr="0084216C">
        <w:rPr>
          <w:rFonts w:eastAsia="Calibri" w:cs="Times New Roman"/>
          <w:b/>
          <w:szCs w:val="24"/>
        </w:rPr>
        <w:t xml:space="preserve"> </w:t>
      </w:r>
      <w:r>
        <w:rPr>
          <w:rFonts w:eastAsia="Calibri" w:cs="Times New Roman"/>
          <w:b/>
          <w:szCs w:val="24"/>
        </w:rPr>
        <w:t>COVID-19</w:t>
      </w:r>
    </w:p>
    <w:p w14:paraId="6A9831BC" w14:textId="77777777" w:rsidR="00FE5939" w:rsidRPr="0084216C" w:rsidRDefault="00FE5939" w:rsidP="00692CAF">
      <w:pPr>
        <w:tabs>
          <w:tab w:val="left" w:pos="7560"/>
        </w:tabs>
        <w:spacing w:line="240" w:lineRule="auto"/>
        <w:jc w:val="center"/>
        <w:rPr>
          <w:rFonts w:eastAsia="Calibri" w:cs="Times New Roman"/>
          <w:b/>
          <w:szCs w:val="24"/>
        </w:rPr>
      </w:pPr>
    </w:p>
    <w:p w14:paraId="4FBD442B" w14:textId="77777777" w:rsidR="00692CAF" w:rsidRPr="00692CAF" w:rsidRDefault="00692CAF" w:rsidP="00692CAF">
      <w:pPr>
        <w:tabs>
          <w:tab w:val="left" w:pos="7560"/>
        </w:tabs>
        <w:spacing w:line="240" w:lineRule="auto"/>
        <w:jc w:val="center"/>
        <w:rPr>
          <w:rFonts w:eastAsia="Calibri" w:cs="Times New Roman"/>
          <w:b/>
          <w:szCs w:val="24"/>
        </w:rPr>
      </w:pPr>
      <w:r w:rsidRPr="00692CAF">
        <w:rPr>
          <w:rFonts w:eastAsia="Calibri" w:cs="Times New Roman"/>
          <w:b/>
          <w:szCs w:val="24"/>
        </w:rPr>
        <w:t>ALEXOUDI PANAGIOTA</w:t>
      </w:r>
    </w:p>
    <w:p w14:paraId="2AED0D2C" w14:textId="77777777" w:rsidR="00E3506C" w:rsidRPr="00F92BBF" w:rsidRDefault="00692CAF" w:rsidP="00F92BBF">
      <w:pPr>
        <w:tabs>
          <w:tab w:val="left" w:pos="7560"/>
        </w:tabs>
        <w:spacing w:line="240" w:lineRule="auto"/>
        <w:jc w:val="center"/>
        <w:rPr>
          <w:rFonts w:eastAsia="Calibri" w:cs="Times New Roman"/>
          <w:b/>
          <w:szCs w:val="24"/>
        </w:rPr>
      </w:pPr>
      <w:r w:rsidRPr="00692CAF">
        <w:rPr>
          <w:rFonts w:eastAsia="Calibri" w:cs="Times New Roman"/>
          <w:b/>
          <w:szCs w:val="24"/>
        </w:rPr>
        <w:t>AEM: 15667</w:t>
      </w:r>
    </w:p>
    <w:p w14:paraId="3DE2F084" w14:textId="77777777" w:rsidR="00E3506C" w:rsidRPr="000576DC" w:rsidRDefault="00E3506C" w:rsidP="00E3506C">
      <w:pPr>
        <w:tabs>
          <w:tab w:val="left" w:pos="7560"/>
        </w:tabs>
        <w:spacing w:line="240" w:lineRule="auto"/>
        <w:jc w:val="center"/>
        <w:rPr>
          <w:rFonts w:eastAsia="Calibri" w:cstheme="minorHAnsi"/>
          <w:szCs w:val="24"/>
        </w:rPr>
      </w:pPr>
    </w:p>
    <w:p w14:paraId="4631BE03" w14:textId="77777777" w:rsidR="00F92BBF" w:rsidRPr="00F92BBF" w:rsidRDefault="00F92BBF" w:rsidP="00F92BBF">
      <w:pPr>
        <w:tabs>
          <w:tab w:val="left" w:pos="7560"/>
        </w:tabs>
        <w:spacing w:line="240" w:lineRule="auto"/>
        <w:jc w:val="center"/>
        <w:rPr>
          <w:rFonts w:eastAsia="Calibri" w:cs="Times New Roman"/>
          <w:b/>
          <w:szCs w:val="24"/>
        </w:rPr>
      </w:pPr>
      <w:r>
        <w:rPr>
          <w:rFonts w:eastAsia="Calibri" w:cs="Times New Roman"/>
          <w:b/>
          <w:szCs w:val="24"/>
        </w:rPr>
        <w:t>SUPERVISOR:</w:t>
      </w:r>
    </w:p>
    <w:p w14:paraId="42DC9487" w14:textId="77777777" w:rsidR="005109E6" w:rsidRDefault="005109E6" w:rsidP="005109E6">
      <w:pPr>
        <w:tabs>
          <w:tab w:val="left" w:pos="7560"/>
        </w:tabs>
        <w:spacing w:line="240" w:lineRule="auto"/>
        <w:jc w:val="center"/>
        <w:rPr>
          <w:rFonts w:eastAsia="Calibri" w:cs="Times New Roman"/>
          <w:b/>
          <w:szCs w:val="24"/>
        </w:rPr>
      </w:pPr>
      <w:r>
        <w:rPr>
          <w:rFonts w:eastAsia="Calibri" w:cs="Times New Roman"/>
          <w:b/>
          <w:szCs w:val="24"/>
        </w:rPr>
        <w:t>JESUS GARCIA</w:t>
      </w:r>
      <w:r w:rsidR="00692CAF" w:rsidRPr="00692CAF">
        <w:rPr>
          <w:rFonts w:eastAsia="Calibri" w:cs="Times New Roman"/>
          <w:b/>
          <w:szCs w:val="24"/>
        </w:rPr>
        <w:t>, PROFESSOR</w:t>
      </w:r>
      <w:r>
        <w:rPr>
          <w:rFonts w:eastAsia="Calibri" w:cs="Times New Roman"/>
          <w:b/>
          <w:szCs w:val="24"/>
        </w:rPr>
        <w:t xml:space="preserve"> </w:t>
      </w:r>
    </w:p>
    <w:p w14:paraId="7D534C8E" w14:textId="0F01FAD2" w:rsidR="00F92BBF" w:rsidRDefault="005109E6" w:rsidP="005109E6">
      <w:pPr>
        <w:tabs>
          <w:tab w:val="left" w:pos="7560"/>
        </w:tabs>
        <w:spacing w:line="240" w:lineRule="auto"/>
        <w:jc w:val="center"/>
        <w:rPr>
          <w:rFonts w:eastAsia="Calibri" w:cs="Times New Roman"/>
          <w:b/>
          <w:szCs w:val="24"/>
        </w:rPr>
      </w:pPr>
      <w:r>
        <w:rPr>
          <w:rFonts w:eastAsia="Calibri" w:cs="Times New Roman"/>
          <w:b/>
          <w:szCs w:val="24"/>
        </w:rPr>
        <w:t>JUAN PEDRO LLERENA CA</w:t>
      </w:r>
      <w:r w:rsidRPr="005109E6">
        <w:rPr>
          <w:rFonts w:eastAsia="Calibri" w:cs="Times New Roman"/>
          <w:b/>
          <w:szCs w:val="24"/>
        </w:rPr>
        <w:t>Ñ</w:t>
      </w:r>
      <w:r>
        <w:rPr>
          <w:rFonts w:eastAsia="Calibri" w:cs="Times New Roman"/>
          <w:b/>
          <w:szCs w:val="24"/>
        </w:rPr>
        <w:t>A, PHD CANDIDATE</w:t>
      </w:r>
      <w:r w:rsidR="00E3506C" w:rsidRPr="00692CAF">
        <w:rPr>
          <w:rFonts w:eastAsia="Calibri" w:cs="Times New Roman"/>
          <w:b/>
          <w:szCs w:val="24"/>
        </w:rPr>
        <w:t xml:space="preserve">  </w:t>
      </w:r>
    </w:p>
    <w:p w14:paraId="7FACF11F" w14:textId="46960F50" w:rsidR="00F92BBF" w:rsidRDefault="00F92BBF" w:rsidP="00F92BBF">
      <w:pPr>
        <w:tabs>
          <w:tab w:val="left" w:pos="7560"/>
        </w:tabs>
        <w:spacing w:line="240" w:lineRule="auto"/>
        <w:jc w:val="center"/>
        <w:rPr>
          <w:rFonts w:eastAsia="Calibri" w:cstheme="minorHAnsi"/>
          <w:szCs w:val="24"/>
        </w:rPr>
      </w:pPr>
    </w:p>
    <w:p w14:paraId="659B92F8" w14:textId="77777777" w:rsidR="00BA057E" w:rsidRDefault="00BA057E" w:rsidP="00F92BBF">
      <w:pPr>
        <w:tabs>
          <w:tab w:val="left" w:pos="7560"/>
        </w:tabs>
        <w:spacing w:line="240" w:lineRule="auto"/>
        <w:jc w:val="center"/>
        <w:rPr>
          <w:rFonts w:eastAsia="Calibri" w:cstheme="minorHAnsi"/>
          <w:szCs w:val="24"/>
        </w:rPr>
      </w:pPr>
    </w:p>
    <w:p w14:paraId="28AB371D" w14:textId="6344CB11" w:rsidR="00E3506C" w:rsidRPr="00692CAF" w:rsidRDefault="00E3506C" w:rsidP="00E3506C">
      <w:pPr>
        <w:tabs>
          <w:tab w:val="left" w:pos="7560"/>
        </w:tabs>
        <w:spacing w:line="240" w:lineRule="auto"/>
        <w:jc w:val="center"/>
        <w:rPr>
          <w:rFonts w:eastAsia="Calibri" w:cs="Times New Roman"/>
          <w:b/>
          <w:szCs w:val="24"/>
        </w:rPr>
      </w:pPr>
      <w:r w:rsidRPr="000576DC">
        <w:rPr>
          <w:rFonts w:eastAsia="Calibri" w:cstheme="minorHAnsi"/>
          <w:szCs w:val="24"/>
        </w:rPr>
        <w:t xml:space="preserve">     </w:t>
      </w:r>
      <w:r w:rsidR="005109E6">
        <w:rPr>
          <w:rFonts w:eastAsia="Calibri" w:cs="Times New Roman"/>
          <w:b/>
          <w:szCs w:val="24"/>
        </w:rPr>
        <w:t>MADRID</w:t>
      </w:r>
      <w:r w:rsidRPr="00692CAF">
        <w:rPr>
          <w:rFonts w:eastAsia="Calibri" w:cs="Times New Roman"/>
          <w:b/>
          <w:szCs w:val="24"/>
        </w:rPr>
        <w:t xml:space="preserve"> 2020         </w:t>
      </w:r>
    </w:p>
    <w:p w14:paraId="136458C5" w14:textId="77777777" w:rsidR="00BA057E" w:rsidRDefault="00BA057E">
      <w:pPr>
        <w:spacing w:before="0" w:after="160" w:line="259" w:lineRule="auto"/>
        <w:jc w:val="left"/>
        <w:rPr>
          <w:rFonts w:eastAsiaTheme="majorEastAsia" w:cstheme="majorBidi"/>
          <w:b/>
          <w:spacing w:val="24"/>
          <w:sz w:val="40"/>
          <w:szCs w:val="32"/>
        </w:rPr>
      </w:pPr>
      <w:r>
        <w:lastRenderedPageBreak/>
        <w:br w:type="page"/>
      </w:r>
    </w:p>
    <w:p w14:paraId="6CF68901" w14:textId="6C690150" w:rsidR="00751BED" w:rsidRPr="0048440E" w:rsidRDefault="00F2385E" w:rsidP="0048440E">
      <w:pPr>
        <w:pStyle w:val="1"/>
      </w:pPr>
      <w:bookmarkStart w:id="0" w:name="_Toc47547938"/>
      <w:r w:rsidRPr="00F2385E">
        <w:lastRenderedPageBreak/>
        <w:t>Abstract</w:t>
      </w:r>
      <w:bookmarkEnd w:id="0"/>
    </w:p>
    <w:p w14:paraId="328A8F46" w14:textId="685566C5" w:rsidR="005E06F2" w:rsidRPr="009454B3" w:rsidRDefault="005E06F2" w:rsidP="00CE307B">
      <w:r>
        <w:t>In this</w:t>
      </w:r>
      <w:r w:rsidRPr="005E06F2">
        <w:t xml:space="preserve"> </w:t>
      </w:r>
      <w:r w:rsidR="00FE5939">
        <w:t>internship</w:t>
      </w:r>
      <w:r>
        <w:t xml:space="preserve"> </w:t>
      </w:r>
    </w:p>
    <w:p w14:paraId="455F461B" w14:textId="77777777" w:rsidR="00BA057E" w:rsidRPr="006436B8" w:rsidRDefault="00BA057E">
      <w:pPr>
        <w:spacing w:before="0" w:after="160" w:line="259" w:lineRule="auto"/>
        <w:jc w:val="left"/>
        <w:rPr>
          <w:rFonts w:cs="Times New Roman"/>
          <w:b/>
          <w:sz w:val="36"/>
          <w:szCs w:val="36"/>
        </w:rPr>
      </w:pPr>
      <w:r w:rsidRPr="006436B8">
        <w:rPr>
          <w:rFonts w:cs="Times New Roman"/>
          <w:b/>
          <w:sz w:val="36"/>
          <w:szCs w:val="36"/>
        </w:rPr>
        <w:br w:type="page"/>
      </w:r>
    </w:p>
    <w:p w14:paraId="104F182D" w14:textId="77777777" w:rsidR="00C4719C" w:rsidRDefault="00C4719C">
      <w:pPr>
        <w:spacing w:before="0" w:after="160" w:line="259" w:lineRule="auto"/>
        <w:jc w:val="left"/>
        <w:rPr>
          <w:rFonts w:cs="Times New Roman"/>
          <w:b/>
          <w:sz w:val="36"/>
          <w:szCs w:val="36"/>
        </w:rPr>
      </w:pPr>
      <w:r>
        <w:rPr>
          <w:rFonts w:cs="Times New Roman"/>
          <w:sz w:val="36"/>
          <w:szCs w:val="36"/>
        </w:rPr>
        <w:lastRenderedPageBreak/>
        <w:br w:type="page"/>
      </w:r>
    </w:p>
    <w:p w14:paraId="2B36AE1D" w14:textId="3FEA0859" w:rsidR="00662BBA" w:rsidRPr="0084216C" w:rsidRDefault="00662BBA" w:rsidP="00420C18">
      <w:pPr>
        <w:pStyle w:val="1"/>
      </w:pPr>
      <w:bookmarkStart w:id="1" w:name="_Toc47547939"/>
      <w:r>
        <w:rPr>
          <w:lang w:val="el-GR"/>
        </w:rPr>
        <w:lastRenderedPageBreak/>
        <w:t>Περίληψη</w:t>
      </w:r>
      <w:bookmarkEnd w:id="1"/>
    </w:p>
    <w:p w14:paraId="036C1954" w14:textId="05F5C1CF" w:rsidR="00662BBA" w:rsidRPr="0084216C" w:rsidRDefault="00FE5939" w:rsidP="00CE307B">
      <w:pPr>
        <w:rPr>
          <w:rFonts w:cs="Times New Roman"/>
          <w:szCs w:val="24"/>
          <w:lang w:val="el-GR"/>
        </w:rPr>
      </w:pPr>
      <w:r>
        <w:rPr>
          <w:rFonts w:cs="Times New Roman"/>
          <w:szCs w:val="24"/>
          <w:lang w:val="el-GR"/>
        </w:rPr>
        <w:t>Στη παρούσα πρακτική</w:t>
      </w:r>
    </w:p>
    <w:p w14:paraId="025184BA" w14:textId="455F21A8" w:rsidR="00C4719C" w:rsidRDefault="00C4719C">
      <w:pPr>
        <w:spacing w:before="0" w:after="160" w:line="259" w:lineRule="auto"/>
        <w:jc w:val="left"/>
        <w:rPr>
          <w:rFonts w:cs="Times New Roman"/>
          <w:b/>
          <w:sz w:val="36"/>
          <w:szCs w:val="36"/>
          <w:lang w:val="el-GR"/>
        </w:rPr>
      </w:pPr>
      <w:r>
        <w:rPr>
          <w:rFonts w:cs="Times New Roman"/>
          <w:b/>
          <w:sz w:val="36"/>
          <w:szCs w:val="36"/>
          <w:lang w:val="el-GR"/>
        </w:rPr>
        <w:br w:type="page"/>
      </w:r>
    </w:p>
    <w:p w14:paraId="7F20BE9E" w14:textId="77777777" w:rsidR="00C4719C" w:rsidRDefault="00C4719C">
      <w:pPr>
        <w:spacing w:before="0" w:after="160" w:line="259" w:lineRule="auto"/>
        <w:jc w:val="left"/>
        <w:rPr>
          <w:rFonts w:cs="Times New Roman"/>
          <w:b/>
          <w:sz w:val="36"/>
          <w:szCs w:val="36"/>
          <w:lang w:val="el-GR"/>
        </w:rPr>
      </w:pPr>
      <w:r>
        <w:rPr>
          <w:rFonts w:cs="Times New Roman"/>
          <w:b/>
          <w:sz w:val="36"/>
          <w:szCs w:val="36"/>
          <w:lang w:val="el-GR"/>
        </w:rPr>
        <w:lastRenderedPageBreak/>
        <w:br w:type="page"/>
      </w:r>
    </w:p>
    <w:p w14:paraId="6123C74F" w14:textId="6EDF1475" w:rsidR="00E3506C" w:rsidRPr="0048440E" w:rsidRDefault="00616BAE" w:rsidP="0030115D">
      <w:pPr>
        <w:jc w:val="center"/>
        <w:rPr>
          <w:rFonts w:cs="Times New Roman"/>
          <w:b/>
          <w:sz w:val="36"/>
          <w:szCs w:val="36"/>
          <w:lang w:val="el-GR"/>
        </w:rPr>
      </w:pPr>
      <w:r w:rsidRPr="00616BAE">
        <w:rPr>
          <w:rFonts w:cs="Times New Roman"/>
          <w:b/>
          <w:sz w:val="36"/>
          <w:szCs w:val="36"/>
        </w:rPr>
        <w:lastRenderedPageBreak/>
        <w:t>Table</w:t>
      </w:r>
      <w:r w:rsidRPr="0048440E">
        <w:rPr>
          <w:rFonts w:cs="Times New Roman"/>
          <w:b/>
          <w:sz w:val="36"/>
          <w:szCs w:val="36"/>
          <w:lang w:val="el-GR"/>
        </w:rPr>
        <w:t xml:space="preserve"> </w:t>
      </w:r>
      <w:r w:rsidRPr="00616BAE">
        <w:rPr>
          <w:rFonts w:cs="Times New Roman"/>
          <w:b/>
          <w:sz w:val="36"/>
          <w:szCs w:val="36"/>
        </w:rPr>
        <w:t>of</w:t>
      </w:r>
      <w:r w:rsidRPr="0048440E">
        <w:rPr>
          <w:rFonts w:cs="Times New Roman"/>
          <w:b/>
          <w:sz w:val="36"/>
          <w:szCs w:val="36"/>
          <w:lang w:val="el-GR"/>
        </w:rPr>
        <w:t xml:space="preserve"> </w:t>
      </w:r>
      <w:r w:rsidRPr="00616BAE">
        <w:rPr>
          <w:rFonts w:cs="Times New Roman"/>
          <w:b/>
          <w:sz w:val="36"/>
          <w:szCs w:val="36"/>
        </w:rPr>
        <w:t>Contents</w:t>
      </w:r>
    </w:p>
    <w:sdt>
      <w:sdtPr>
        <w:id w:val="825479534"/>
        <w:docPartObj>
          <w:docPartGallery w:val="Table of Contents"/>
          <w:docPartUnique/>
        </w:docPartObj>
      </w:sdtPr>
      <w:sdtEndPr>
        <w:rPr>
          <w:b/>
          <w:bCs/>
          <w:noProof/>
        </w:rPr>
      </w:sdtEndPr>
      <w:sdtContent>
        <w:p w14:paraId="45C0625E" w14:textId="1A4B5DDA" w:rsidR="00D8766A" w:rsidRDefault="00E63081">
          <w:pPr>
            <w:pStyle w:val="10"/>
            <w:rPr>
              <w:rFonts w:asciiTheme="minorHAnsi" w:eastAsiaTheme="minorEastAsia" w:hAnsiTheme="minorHAnsi"/>
              <w:noProof/>
              <w:sz w:val="22"/>
              <w:lang w:val="el-GR" w:eastAsia="el-GR"/>
            </w:rPr>
          </w:pPr>
          <w:r>
            <w:fldChar w:fldCharType="begin"/>
          </w:r>
          <w:r>
            <w:instrText xml:space="preserve"> TOC \o "1-3" \h \z \u </w:instrText>
          </w:r>
          <w:r>
            <w:fldChar w:fldCharType="separate"/>
          </w:r>
          <w:bookmarkStart w:id="2" w:name="_GoBack"/>
          <w:bookmarkEnd w:id="2"/>
          <w:r w:rsidR="00D8766A" w:rsidRPr="00FE092A">
            <w:rPr>
              <w:rStyle w:val="-"/>
              <w:noProof/>
            </w:rPr>
            <w:fldChar w:fldCharType="begin"/>
          </w:r>
          <w:r w:rsidR="00D8766A" w:rsidRPr="00FE092A">
            <w:rPr>
              <w:rStyle w:val="-"/>
              <w:noProof/>
            </w:rPr>
            <w:instrText xml:space="preserve"> </w:instrText>
          </w:r>
          <w:r w:rsidR="00D8766A">
            <w:rPr>
              <w:noProof/>
            </w:rPr>
            <w:instrText>HYPERLINK \l "_Toc47547938"</w:instrText>
          </w:r>
          <w:r w:rsidR="00D8766A" w:rsidRPr="00FE092A">
            <w:rPr>
              <w:rStyle w:val="-"/>
              <w:noProof/>
            </w:rPr>
            <w:instrText xml:space="preserve"> </w:instrText>
          </w:r>
          <w:r w:rsidR="00D8766A" w:rsidRPr="00FE092A">
            <w:rPr>
              <w:rStyle w:val="-"/>
              <w:noProof/>
            </w:rPr>
          </w:r>
          <w:r w:rsidR="00D8766A" w:rsidRPr="00FE092A">
            <w:rPr>
              <w:rStyle w:val="-"/>
              <w:noProof/>
            </w:rPr>
            <w:fldChar w:fldCharType="separate"/>
          </w:r>
          <w:r w:rsidR="00D8766A" w:rsidRPr="00FE092A">
            <w:rPr>
              <w:rStyle w:val="-"/>
              <w:noProof/>
            </w:rPr>
            <w:t>Abstract</w:t>
          </w:r>
          <w:r w:rsidR="00D8766A">
            <w:rPr>
              <w:noProof/>
              <w:webHidden/>
            </w:rPr>
            <w:tab/>
          </w:r>
          <w:r w:rsidR="00D8766A">
            <w:rPr>
              <w:noProof/>
              <w:webHidden/>
            </w:rPr>
            <w:fldChar w:fldCharType="begin"/>
          </w:r>
          <w:r w:rsidR="00D8766A">
            <w:rPr>
              <w:noProof/>
              <w:webHidden/>
            </w:rPr>
            <w:instrText xml:space="preserve"> PAGEREF _Toc47547938 \h </w:instrText>
          </w:r>
          <w:r w:rsidR="00D8766A">
            <w:rPr>
              <w:noProof/>
              <w:webHidden/>
            </w:rPr>
          </w:r>
          <w:r w:rsidR="00D8766A">
            <w:rPr>
              <w:noProof/>
              <w:webHidden/>
            </w:rPr>
            <w:fldChar w:fldCharType="separate"/>
          </w:r>
          <w:r w:rsidR="00D8766A">
            <w:rPr>
              <w:noProof/>
              <w:webHidden/>
            </w:rPr>
            <w:t>3</w:t>
          </w:r>
          <w:r w:rsidR="00D8766A">
            <w:rPr>
              <w:noProof/>
              <w:webHidden/>
            </w:rPr>
            <w:fldChar w:fldCharType="end"/>
          </w:r>
          <w:r w:rsidR="00D8766A" w:rsidRPr="00FE092A">
            <w:rPr>
              <w:rStyle w:val="-"/>
              <w:noProof/>
            </w:rPr>
            <w:fldChar w:fldCharType="end"/>
          </w:r>
        </w:p>
        <w:p w14:paraId="008A8E0A" w14:textId="74118E1C" w:rsidR="00D8766A" w:rsidRDefault="00D8766A">
          <w:pPr>
            <w:pStyle w:val="10"/>
            <w:rPr>
              <w:rFonts w:asciiTheme="minorHAnsi" w:eastAsiaTheme="minorEastAsia" w:hAnsiTheme="minorHAnsi"/>
              <w:noProof/>
              <w:sz w:val="22"/>
              <w:lang w:val="el-GR" w:eastAsia="el-GR"/>
            </w:rPr>
          </w:pPr>
          <w:hyperlink w:anchor="_Toc47547939" w:history="1">
            <w:r w:rsidRPr="00FE092A">
              <w:rPr>
                <w:rStyle w:val="-"/>
                <w:noProof/>
                <w:lang w:val="el-GR"/>
              </w:rPr>
              <w:t>Περίληψη</w:t>
            </w:r>
            <w:r>
              <w:rPr>
                <w:noProof/>
                <w:webHidden/>
              </w:rPr>
              <w:tab/>
            </w:r>
            <w:r>
              <w:rPr>
                <w:noProof/>
                <w:webHidden/>
              </w:rPr>
              <w:fldChar w:fldCharType="begin"/>
            </w:r>
            <w:r>
              <w:rPr>
                <w:noProof/>
                <w:webHidden/>
              </w:rPr>
              <w:instrText xml:space="preserve"> PAGEREF _Toc47547939 \h </w:instrText>
            </w:r>
            <w:r>
              <w:rPr>
                <w:noProof/>
                <w:webHidden/>
              </w:rPr>
            </w:r>
            <w:r>
              <w:rPr>
                <w:noProof/>
                <w:webHidden/>
              </w:rPr>
              <w:fldChar w:fldCharType="separate"/>
            </w:r>
            <w:r>
              <w:rPr>
                <w:noProof/>
                <w:webHidden/>
              </w:rPr>
              <w:t>5</w:t>
            </w:r>
            <w:r>
              <w:rPr>
                <w:noProof/>
                <w:webHidden/>
              </w:rPr>
              <w:fldChar w:fldCharType="end"/>
            </w:r>
          </w:hyperlink>
        </w:p>
        <w:p w14:paraId="5E77D09A" w14:textId="0928B0A4" w:rsidR="00D8766A" w:rsidRDefault="00D8766A">
          <w:pPr>
            <w:pStyle w:val="10"/>
            <w:rPr>
              <w:rFonts w:asciiTheme="minorHAnsi" w:eastAsiaTheme="minorEastAsia" w:hAnsiTheme="minorHAnsi"/>
              <w:noProof/>
              <w:sz w:val="22"/>
              <w:lang w:val="el-GR" w:eastAsia="el-GR"/>
            </w:rPr>
          </w:pPr>
          <w:hyperlink w:anchor="_Toc47547940" w:history="1">
            <w:r w:rsidRPr="00FE092A">
              <w:rPr>
                <w:rStyle w:val="-"/>
                <w:noProof/>
              </w:rPr>
              <w:t>Acknowledgements</w:t>
            </w:r>
            <w:r>
              <w:rPr>
                <w:noProof/>
                <w:webHidden/>
              </w:rPr>
              <w:tab/>
            </w:r>
            <w:r>
              <w:rPr>
                <w:noProof/>
                <w:webHidden/>
              </w:rPr>
              <w:fldChar w:fldCharType="begin"/>
            </w:r>
            <w:r>
              <w:rPr>
                <w:noProof/>
                <w:webHidden/>
              </w:rPr>
              <w:instrText xml:space="preserve"> PAGEREF _Toc47547940 \h </w:instrText>
            </w:r>
            <w:r>
              <w:rPr>
                <w:noProof/>
                <w:webHidden/>
              </w:rPr>
            </w:r>
            <w:r>
              <w:rPr>
                <w:noProof/>
                <w:webHidden/>
              </w:rPr>
              <w:fldChar w:fldCharType="separate"/>
            </w:r>
            <w:r>
              <w:rPr>
                <w:noProof/>
                <w:webHidden/>
              </w:rPr>
              <w:t>9</w:t>
            </w:r>
            <w:r>
              <w:rPr>
                <w:noProof/>
                <w:webHidden/>
              </w:rPr>
              <w:fldChar w:fldCharType="end"/>
            </w:r>
          </w:hyperlink>
        </w:p>
        <w:p w14:paraId="358A7BEA" w14:textId="769B60F6" w:rsidR="00D8766A" w:rsidRDefault="00D8766A">
          <w:pPr>
            <w:pStyle w:val="10"/>
            <w:rPr>
              <w:rFonts w:asciiTheme="minorHAnsi" w:eastAsiaTheme="minorEastAsia" w:hAnsiTheme="minorHAnsi"/>
              <w:noProof/>
              <w:sz w:val="22"/>
              <w:lang w:val="el-GR" w:eastAsia="el-GR"/>
            </w:rPr>
          </w:pPr>
          <w:hyperlink w:anchor="_Toc47547941" w:history="1">
            <w:r w:rsidRPr="00FE092A">
              <w:rPr>
                <w:rStyle w:val="-"/>
                <w:noProof/>
              </w:rPr>
              <w:t>Chapter 1: Introduction</w:t>
            </w:r>
            <w:r>
              <w:rPr>
                <w:noProof/>
                <w:webHidden/>
              </w:rPr>
              <w:tab/>
            </w:r>
            <w:r>
              <w:rPr>
                <w:noProof/>
                <w:webHidden/>
              </w:rPr>
              <w:fldChar w:fldCharType="begin"/>
            </w:r>
            <w:r>
              <w:rPr>
                <w:noProof/>
                <w:webHidden/>
              </w:rPr>
              <w:instrText xml:space="preserve"> PAGEREF _Toc47547941 \h </w:instrText>
            </w:r>
            <w:r>
              <w:rPr>
                <w:noProof/>
                <w:webHidden/>
              </w:rPr>
            </w:r>
            <w:r>
              <w:rPr>
                <w:noProof/>
                <w:webHidden/>
              </w:rPr>
              <w:fldChar w:fldCharType="separate"/>
            </w:r>
            <w:r>
              <w:rPr>
                <w:noProof/>
                <w:webHidden/>
              </w:rPr>
              <w:t>11</w:t>
            </w:r>
            <w:r>
              <w:rPr>
                <w:noProof/>
                <w:webHidden/>
              </w:rPr>
              <w:fldChar w:fldCharType="end"/>
            </w:r>
          </w:hyperlink>
        </w:p>
        <w:p w14:paraId="1CC08864" w14:textId="64DB5245" w:rsidR="00D8766A" w:rsidRDefault="00D8766A">
          <w:pPr>
            <w:pStyle w:val="10"/>
            <w:rPr>
              <w:rFonts w:asciiTheme="minorHAnsi" w:eastAsiaTheme="minorEastAsia" w:hAnsiTheme="minorHAnsi"/>
              <w:noProof/>
              <w:sz w:val="22"/>
              <w:lang w:val="el-GR" w:eastAsia="el-GR"/>
            </w:rPr>
          </w:pPr>
          <w:hyperlink w:anchor="_Toc47547942" w:history="1">
            <w:r w:rsidRPr="00FE092A">
              <w:rPr>
                <w:rStyle w:val="-"/>
                <w:noProof/>
              </w:rPr>
              <w:t>Chapter 2: Introduction - History of Data Mining</w:t>
            </w:r>
            <w:r>
              <w:rPr>
                <w:noProof/>
                <w:webHidden/>
              </w:rPr>
              <w:tab/>
            </w:r>
            <w:r>
              <w:rPr>
                <w:noProof/>
                <w:webHidden/>
              </w:rPr>
              <w:fldChar w:fldCharType="begin"/>
            </w:r>
            <w:r>
              <w:rPr>
                <w:noProof/>
                <w:webHidden/>
              </w:rPr>
              <w:instrText xml:space="preserve"> PAGEREF _Toc47547942 \h </w:instrText>
            </w:r>
            <w:r>
              <w:rPr>
                <w:noProof/>
                <w:webHidden/>
              </w:rPr>
            </w:r>
            <w:r>
              <w:rPr>
                <w:noProof/>
                <w:webHidden/>
              </w:rPr>
              <w:fldChar w:fldCharType="separate"/>
            </w:r>
            <w:r>
              <w:rPr>
                <w:noProof/>
                <w:webHidden/>
              </w:rPr>
              <w:t>12</w:t>
            </w:r>
            <w:r>
              <w:rPr>
                <w:noProof/>
                <w:webHidden/>
              </w:rPr>
              <w:fldChar w:fldCharType="end"/>
            </w:r>
          </w:hyperlink>
        </w:p>
        <w:p w14:paraId="213D29A4" w14:textId="03443193" w:rsidR="00D8766A" w:rsidRDefault="00D8766A">
          <w:pPr>
            <w:pStyle w:val="20"/>
            <w:tabs>
              <w:tab w:val="right" w:leader="dot" w:pos="8296"/>
            </w:tabs>
            <w:rPr>
              <w:rFonts w:asciiTheme="minorHAnsi" w:eastAsiaTheme="minorEastAsia" w:hAnsiTheme="minorHAnsi"/>
              <w:noProof/>
              <w:sz w:val="22"/>
              <w:lang w:val="el-GR" w:eastAsia="el-GR"/>
            </w:rPr>
          </w:pPr>
          <w:hyperlink w:anchor="_Toc47547943" w:history="1">
            <w:r w:rsidRPr="00FE092A">
              <w:rPr>
                <w:rStyle w:val="-"/>
                <w:noProof/>
              </w:rPr>
              <w:t>2.1 Data mining</w:t>
            </w:r>
            <w:r>
              <w:rPr>
                <w:noProof/>
                <w:webHidden/>
              </w:rPr>
              <w:tab/>
            </w:r>
            <w:r>
              <w:rPr>
                <w:noProof/>
                <w:webHidden/>
              </w:rPr>
              <w:fldChar w:fldCharType="begin"/>
            </w:r>
            <w:r>
              <w:rPr>
                <w:noProof/>
                <w:webHidden/>
              </w:rPr>
              <w:instrText xml:space="preserve"> PAGEREF _Toc47547943 \h </w:instrText>
            </w:r>
            <w:r>
              <w:rPr>
                <w:noProof/>
                <w:webHidden/>
              </w:rPr>
            </w:r>
            <w:r>
              <w:rPr>
                <w:noProof/>
                <w:webHidden/>
              </w:rPr>
              <w:fldChar w:fldCharType="separate"/>
            </w:r>
            <w:r>
              <w:rPr>
                <w:noProof/>
                <w:webHidden/>
              </w:rPr>
              <w:t>12</w:t>
            </w:r>
            <w:r>
              <w:rPr>
                <w:noProof/>
                <w:webHidden/>
              </w:rPr>
              <w:fldChar w:fldCharType="end"/>
            </w:r>
          </w:hyperlink>
        </w:p>
        <w:p w14:paraId="42732CBA" w14:textId="305BF62A" w:rsidR="00D8766A" w:rsidRDefault="00D8766A">
          <w:pPr>
            <w:pStyle w:val="20"/>
            <w:tabs>
              <w:tab w:val="right" w:leader="dot" w:pos="8296"/>
            </w:tabs>
            <w:rPr>
              <w:rFonts w:asciiTheme="minorHAnsi" w:eastAsiaTheme="minorEastAsia" w:hAnsiTheme="minorHAnsi"/>
              <w:noProof/>
              <w:sz w:val="22"/>
              <w:lang w:val="el-GR" w:eastAsia="el-GR"/>
            </w:rPr>
          </w:pPr>
          <w:hyperlink w:anchor="_Toc47547944" w:history="1">
            <w:r w:rsidRPr="00FE092A">
              <w:rPr>
                <w:rStyle w:val="-"/>
                <w:noProof/>
              </w:rPr>
              <w:t>2.2 Roots of Data Mining</w:t>
            </w:r>
            <w:r>
              <w:rPr>
                <w:noProof/>
                <w:webHidden/>
              </w:rPr>
              <w:tab/>
            </w:r>
            <w:r>
              <w:rPr>
                <w:noProof/>
                <w:webHidden/>
              </w:rPr>
              <w:fldChar w:fldCharType="begin"/>
            </w:r>
            <w:r>
              <w:rPr>
                <w:noProof/>
                <w:webHidden/>
              </w:rPr>
              <w:instrText xml:space="preserve"> PAGEREF _Toc47547944 \h </w:instrText>
            </w:r>
            <w:r>
              <w:rPr>
                <w:noProof/>
                <w:webHidden/>
              </w:rPr>
            </w:r>
            <w:r>
              <w:rPr>
                <w:noProof/>
                <w:webHidden/>
              </w:rPr>
              <w:fldChar w:fldCharType="separate"/>
            </w:r>
            <w:r>
              <w:rPr>
                <w:noProof/>
                <w:webHidden/>
              </w:rPr>
              <w:t>13</w:t>
            </w:r>
            <w:r>
              <w:rPr>
                <w:noProof/>
                <w:webHidden/>
              </w:rPr>
              <w:fldChar w:fldCharType="end"/>
            </w:r>
          </w:hyperlink>
        </w:p>
        <w:p w14:paraId="5787C598" w14:textId="4E9A9348" w:rsidR="00D8766A" w:rsidRDefault="00D8766A">
          <w:pPr>
            <w:pStyle w:val="20"/>
            <w:tabs>
              <w:tab w:val="right" w:leader="dot" w:pos="8296"/>
            </w:tabs>
            <w:rPr>
              <w:rFonts w:asciiTheme="minorHAnsi" w:eastAsiaTheme="minorEastAsia" w:hAnsiTheme="minorHAnsi"/>
              <w:noProof/>
              <w:sz w:val="22"/>
              <w:lang w:val="el-GR" w:eastAsia="el-GR"/>
            </w:rPr>
          </w:pPr>
          <w:hyperlink w:anchor="_Toc47547945" w:history="1">
            <w:r w:rsidRPr="00FE092A">
              <w:rPr>
                <w:rStyle w:val="-"/>
                <w:noProof/>
              </w:rPr>
              <w:t>2.3 Steps of processing</w:t>
            </w:r>
            <w:r>
              <w:rPr>
                <w:noProof/>
                <w:webHidden/>
              </w:rPr>
              <w:tab/>
            </w:r>
            <w:r>
              <w:rPr>
                <w:noProof/>
                <w:webHidden/>
              </w:rPr>
              <w:fldChar w:fldCharType="begin"/>
            </w:r>
            <w:r>
              <w:rPr>
                <w:noProof/>
                <w:webHidden/>
              </w:rPr>
              <w:instrText xml:space="preserve"> PAGEREF _Toc47547945 \h </w:instrText>
            </w:r>
            <w:r>
              <w:rPr>
                <w:noProof/>
                <w:webHidden/>
              </w:rPr>
            </w:r>
            <w:r>
              <w:rPr>
                <w:noProof/>
                <w:webHidden/>
              </w:rPr>
              <w:fldChar w:fldCharType="separate"/>
            </w:r>
            <w:r>
              <w:rPr>
                <w:noProof/>
                <w:webHidden/>
              </w:rPr>
              <w:t>14</w:t>
            </w:r>
            <w:r>
              <w:rPr>
                <w:noProof/>
                <w:webHidden/>
              </w:rPr>
              <w:fldChar w:fldCharType="end"/>
            </w:r>
          </w:hyperlink>
        </w:p>
        <w:p w14:paraId="0EB432E3" w14:textId="7A405BCD" w:rsidR="00D8766A" w:rsidRDefault="00D8766A">
          <w:pPr>
            <w:pStyle w:val="20"/>
            <w:tabs>
              <w:tab w:val="right" w:leader="dot" w:pos="8296"/>
            </w:tabs>
            <w:rPr>
              <w:rFonts w:asciiTheme="minorHAnsi" w:eastAsiaTheme="minorEastAsia" w:hAnsiTheme="minorHAnsi"/>
              <w:noProof/>
              <w:sz w:val="22"/>
              <w:lang w:val="el-GR" w:eastAsia="el-GR"/>
            </w:rPr>
          </w:pPr>
          <w:hyperlink w:anchor="_Toc47547946" w:history="1">
            <w:r w:rsidRPr="00FE092A">
              <w:rPr>
                <w:rStyle w:val="-"/>
                <w:noProof/>
              </w:rPr>
              <w:t>2.4 Data mining techniques</w:t>
            </w:r>
            <w:r>
              <w:rPr>
                <w:noProof/>
                <w:webHidden/>
              </w:rPr>
              <w:tab/>
            </w:r>
            <w:r>
              <w:rPr>
                <w:noProof/>
                <w:webHidden/>
              </w:rPr>
              <w:fldChar w:fldCharType="begin"/>
            </w:r>
            <w:r>
              <w:rPr>
                <w:noProof/>
                <w:webHidden/>
              </w:rPr>
              <w:instrText xml:space="preserve"> PAGEREF _Toc47547946 \h </w:instrText>
            </w:r>
            <w:r>
              <w:rPr>
                <w:noProof/>
                <w:webHidden/>
              </w:rPr>
            </w:r>
            <w:r>
              <w:rPr>
                <w:noProof/>
                <w:webHidden/>
              </w:rPr>
              <w:fldChar w:fldCharType="separate"/>
            </w:r>
            <w:r>
              <w:rPr>
                <w:noProof/>
                <w:webHidden/>
              </w:rPr>
              <w:t>16</w:t>
            </w:r>
            <w:r>
              <w:rPr>
                <w:noProof/>
                <w:webHidden/>
              </w:rPr>
              <w:fldChar w:fldCharType="end"/>
            </w:r>
          </w:hyperlink>
        </w:p>
        <w:p w14:paraId="3210D9B3" w14:textId="0FC88DDB" w:rsidR="00D8766A" w:rsidRDefault="00D8766A">
          <w:pPr>
            <w:pStyle w:val="20"/>
            <w:tabs>
              <w:tab w:val="right" w:leader="dot" w:pos="8296"/>
            </w:tabs>
            <w:rPr>
              <w:rFonts w:asciiTheme="minorHAnsi" w:eastAsiaTheme="minorEastAsia" w:hAnsiTheme="minorHAnsi"/>
              <w:noProof/>
              <w:sz w:val="22"/>
              <w:lang w:val="el-GR" w:eastAsia="el-GR"/>
            </w:rPr>
          </w:pPr>
          <w:hyperlink w:anchor="_Toc47547947" w:history="1">
            <w:r w:rsidRPr="00FE092A">
              <w:rPr>
                <w:rStyle w:val="-"/>
                <w:rFonts w:eastAsia="Times New Roman"/>
                <w:noProof/>
                <w:lang w:eastAsia="el-GR"/>
              </w:rPr>
              <w:t>2.5 Challenges of Data Mining</w:t>
            </w:r>
            <w:r>
              <w:rPr>
                <w:noProof/>
                <w:webHidden/>
              </w:rPr>
              <w:tab/>
            </w:r>
            <w:r>
              <w:rPr>
                <w:noProof/>
                <w:webHidden/>
              </w:rPr>
              <w:fldChar w:fldCharType="begin"/>
            </w:r>
            <w:r>
              <w:rPr>
                <w:noProof/>
                <w:webHidden/>
              </w:rPr>
              <w:instrText xml:space="preserve"> PAGEREF _Toc47547947 \h </w:instrText>
            </w:r>
            <w:r>
              <w:rPr>
                <w:noProof/>
                <w:webHidden/>
              </w:rPr>
            </w:r>
            <w:r>
              <w:rPr>
                <w:noProof/>
                <w:webHidden/>
              </w:rPr>
              <w:fldChar w:fldCharType="separate"/>
            </w:r>
            <w:r>
              <w:rPr>
                <w:noProof/>
                <w:webHidden/>
              </w:rPr>
              <w:t>17</w:t>
            </w:r>
            <w:r>
              <w:rPr>
                <w:noProof/>
                <w:webHidden/>
              </w:rPr>
              <w:fldChar w:fldCharType="end"/>
            </w:r>
          </w:hyperlink>
        </w:p>
        <w:p w14:paraId="4B7C7A73" w14:textId="6C70C2C5" w:rsidR="00D8766A" w:rsidRDefault="00D8766A">
          <w:pPr>
            <w:pStyle w:val="10"/>
            <w:rPr>
              <w:rFonts w:asciiTheme="minorHAnsi" w:eastAsiaTheme="minorEastAsia" w:hAnsiTheme="minorHAnsi"/>
              <w:noProof/>
              <w:sz w:val="22"/>
              <w:lang w:val="el-GR" w:eastAsia="el-GR"/>
            </w:rPr>
          </w:pPr>
          <w:hyperlink w:anchor="_Toc47547948" w:history="1">
            <w:r w:rsidRPr="00FE092A">
              <w:rPr>
                <w:rStyle w:val="-"/>
                <w:noProof/>
              </w:rPr>
              <w:t>Chapter 3: Coronavirus Disease 2019</w:t>
            </w:r>
            <w:r>
              <w:rPr>
                <w:noProof/>
                <w:webHidden/>
              </w:rPr>
              <w:tab/>
            </w:r>
            <w:r>
              <w:rPr>
                <w:noProof/>
                <w:webHidden/>
              </w:rPr>
              <w:fldChar w:fldCharType="begin"/>
            </w:r>
            <w:r>
              <w:rPr>
                <w:noProof/>
                <w:webHidden/>
              </w:rPr>
              <w:instrText xml:space="preserve"> PAGEREF _Toc47547948 \h </w:instrText>
            </w:r>
            <w:r>
              <w:rPr>
                <w:noProof/>
                <w:webHidden/>
              </w:rPr>
            </w:r>
            <w:r>
              <w:rPr>
                <w:noProof/>
                <w:webHidden/>
              </w:rPr>
              <w:fldChar w:fldCharType="separate"/>
            </w:r>
            <w:r>
              <w:rPr>
                <w:noProof/>
                <w:webHidden/>
              </w:rPr>
              <w:t>19</w:t>
            </w:r>
            <w:r>
              <w:rPr>
                <w:noProof/>
                <w:webHidden/>
              </w:rPr>
              <w:fldChar w:fldCharType="end"/>
            </w:r>
          </w:hyperlink>
        </w:p>
        <w:p w14:paraId="01726021" w14:textId="26937F66" w:rsidR="00D8766A" w:rsidRDefault="00D8766A">
          <w:pPr>
            <w:pStyle w:val="20"/>
            <w:tabs>
              <w:tab w:val="right" w:leader="dot" w:pos="8296"/>
            </w:tabs>
            <w:rPr>
              <w:rFonts w:asciiTheme="minorHAnsi" w:eastAsiaTheme="minorEastAsia" w:hAnsiTheme="minorHAnsi"/>
              <w:noProof/>
              <w:sz w:val="22"/>
              <w:lang w:val="el-GR" w:eastAsia="el-GR"/>
            </w:rPr>
          </w:pPr>
          <w:hyperlink w:anchor="_Toc47547949" w:history="1">
            <w:r w:rsidRPr="00FE092A">
              <w:rPr>
                <w:rStyle w:val="-"/>
                <w:noProof/>
              </w:rPr>
              <w:t>3.1 Definition of Covid-19</w:t>
            </w:r>
            <w:r>
              <w:rPr>
                <w:noProof/>
                <w:webHidden/>
              </w:rPr>
              <w:tab/>
            </w:r>
            <w:r>
              <w:rPr>
                <w:noProof/>
                <w:webHidden/>
              </w:rPr>
              <w:fldChar w:fldCharType="begin"/>
            </w:r>
            <w:r>
              <w:rPr>
                <w:noProof/>
                <w:webHidden/>
              </w:rPr>
              <w:instrText xml:space="preserve"> PAGEREF _Toc47547949 \h </w:instrText>
            </w:r>
            <w:r>
              <w:rPr>
                <w:noProof/>
                <w:webHidden/>
              </w:rPr>
            </w:r>
            <w:r>
              <w:rPr>
                <w:noProof/>
                <w:webHidden/>
              </w:rPr>
              <w:fldChar w:fldCharType="separate"/>
            </w:r>
            <w:r>
              <w:rPr>
                <w:noProof/>
                <w:webHidden/>
              </w:rPr>
              <w:t>19</w:t>
            </w:r>
            <w:r>
              <w:rPr>
                <w:noProof/>
                <w:webHidden/>
              </w:rPr>
              <w:fldChar w:fldCharType="end"/>
            </w:r>
          </w:hyperlink>
        </w:p>
        <w:p w14:paraId="1BDE7701" w14:textId="2A62AD4A" w:rsidR="00D8766A" w:rsidRDefault="00D8766A">
          <w:pPr>
            <w:pStyle w:val="20"/>
            <w:tabs>
              <w:tab w:val="right" w:leader="dot" w:pos="8296"/>
            </w:tabs>
            <w:rPr>
              <w:rFonts w:asciiTheme="minorHAnsi" w:eastAsiaTheme="minorEastAsia" w:hAnsiTheme="minorHAnsi"/>
              <w:noProof/>
              <w:sz w:val="22"/>
              <w:lang w:val="el-GR" w:eastAsia="el-GR"/>
            </w:rPr>
          </w:pPr>
          <w:hyperlink w:anchor="_Toc47547950" w:history="1">
            <w:r w:rsidRPr="00FE092A">
              <w:rPr>
                <w:rStyle w:val="-"/>
                <w:noProof/>
              </w:rPr>
              <w:t>3.2 History of Covid-19</w:t>
            </w:r>
            <w:r>
              <w:rPr>
                <w:noProof/>
                <w:webHidden/>
              </w:rPr>
              <w:tab/>
            </w:r>
            <w:r>
              <w:rPr>
                <w:noProof/>
                <w:webHidden/>
              </w:rPr>
              <w:fldChar w:fldCharType="begin"/>
            </w:r>
            <w:r>
              <w:rPr>
                <w:noProof/>
                <w:webHidden/>
              </w:rPr>
              <w:instrText xml:space="preserve"> PAGEREF _Toc47547950 \h </w:instrText>
            </w:r>
            <w:r>
              <w:rPr>
                <w:noProof/>
                <w:webHidden/>
              </w:rPr>
            </w:r>
            <w:r>
              <w:rPr>
                <w:noProof/>
                <w:webHidden/>
              </w:rPr>
              <w:fldChar w:fldCharType="separate"/>
            </w:r>
            <w:r>
              <w:rPr>
                <w:noProof/>
                <w:webHidden/>
              </w:rPr>
              <w:t>21</w:t>
            </w:r>
            <w:r>
              <w:rPr>
                <w:noProof/>
                <w:webHidden/>
              </w:rPr>
              <w:fldChar w:fldCharType="end"/>
            </w:r>
          </w:hyperlink>
        </w:p>
        <w:p w14:paraId="408830DD" w14:textId="6AAD2C41" w:rsidR="00D8766A" w:rsidRDefault="00D8766A">
          <w:pPr>
            <w:pStyle w:val="30"/>
            <w:tabs>
              <w:tab w:val="right" w:leader="dot" w:pos="8296"/>
            </w:tabs>
            <w:rPr>
              <w:rFonts w:asciiTheme="minorHAnsi" w:eastAsiaTheme="minorEastAsia" w:hAnsiTheme="minorHAnsi"/>
              <w:noProof/>
              <w:sz w:val="22"/>
              <w:lang w:val="el-GR" w:eastAsia="el-GR"/>
            </w:rPr>
          </w:pPr>
          <w:hyperlink w:anchor="_Toc47547951" w:history="1">
            <w:r w:rsidRPr="00FE092A">
              <w:rPr>
                <w:rStyle w:val="-"/>
                <w:noProof/>
              </w:rPr>
              <w:t>3.2.1 COVID-19 pandemic by country and territory and cases</w:t>
            </w:r>
            <w:r>
              <w:rPr>
                <w:noProof/>
                <w:webHidden/>
              </w:rPr>
              <w:tab/>
            </w:r>
            <w:r>
              <w:rPr>
                <w:noProof/>
                <w:webHidden/>
              </w:rPr>
              <w:fldChar w:fldCharType="begin"/>
            </w:r>
            <w:r>
              <w:rPr>
                <w:noProof/>
                <w:webHidden/>
              </w:rPr>
              <w:instrText xml:space="preserve"> PAGEREF _Toc47547951 \h </w:instrText>
            </w:r>
            <w:r>
              <w:rPr>
                <w:noProof/>
                <w:webHidden/>
              </w:rPr>
            </w:r>
            <w:r>
              <w:rPr>
                <w:noProof/>
                <w:webHidden/>
              </w:rPr>
              <w:fldChar w:fldCharType="separate"/>
            </w:r>
            <w:r>
              <w:rPr>
                <w:noProof/>
                <w:webHidden/>
              </w:rPr>
              <w:t>22</w:t>
            </w:r>
            <w:r>
              <w:rPr>
                <w:noProof/>
                <w:webHidden/>
              </w:rPr>
              <w:fldChar w:fldCharType="end"/>
            </w:r>
          </w:hyperlink>
        </w:p>
        <w:p w14:paraId="43C768E9" w14:textId="0FE581C9" w:rsidR="00D8766A" w:rsidRDefault="00D8766A">
          <w:pPr>
            <w:pStyle w:val="30"/>
            <w:tabs>
              <w:tab w:val="right" w:leader="dot" w:pos="8296"/>
            </w:tabs>
            <w:rPr>
              <w:rFonts w:asciiTheme="minorHAnsi" w:eastAsiaTheme="minorEastAsia" w:hAnsiTheme="minorHAnsi"/>
              <w:noProof/>
              <w:sz w:val="22"/>
              <w:lang w:val="el-GR" w:eastAsia="el-GR"/>
            </w:rPr>
          </w:pPr>
          <w:hyperlink w:anchor="_Toc47547952" w:history="1">
            <w:r w:rsidRPr="00FE092A">
              <w:rPr>
                <w:rStyle w:val="-"/>
                <w:noProof/>
              </w:rPr>
              <w:t>3.2.2 COVID-19 pandemic deaths and Mortality due to COVID-19</w:t>
            </w:r>
            <w:r>
              <w:rPr>
                <w:noProof/>
                <w:webHidden/>
              </w:rPr>
              <w:tab/>
            </w:r>
            <w:r>
              <w:rPr>
                <w:noProof/>
                <w:webHidden/>
              </w:rPr>
              <w:fldChar w:fldCharType="begin"/>
            </w:r>
            <w:r>
              <w:rPr>
                <w:noProof/>
                <w:webHidden/>
              </w:rPr>
              <w:instrText xml:space="preserve"> PAGEREF _Toc47547952 \h </w:instrText>
            </w:r>
            <w:r>
              <w:rPr>
                <w:noProof/>
                <w:webHidden/>
              </w:rPr>
            </w:r>
            <w:r>
              <w:rPr>
                <w:noProof/>
                <w:webHidden/>
              </w:rPr>
              <w:fldChar w:fldCharType="separate"/>
            </w:r>
            <w:r>
              <w:rPr>
                <w:noProof/>
                <w:webHidden/>
              </w:rPr>
              <w:t>23</w:t>
            </w:r>
            <w:r>
              <w:rPr>
                <w:noProof/>
                <w:webHidden/>
              </w:rPr>
              <w:fldChar w:fldCharType="end"/>
            </w:r>
          </w:hyperlink>
        </w:p>
        <w:p w14:paraId="541093E7" w14:textId="7F94A1B7" w:rsidR="00D8766A" w:rsidRDefault="00D8766A">
          <w:pPr>
            <w:pStyle w:val="30"/>
            <w:tabs>
              <w:tab w:val="right" w:leader="dot" w:pos="8296"/>
            </w:tabs>
            <w:rPr>
              <w:rFonts w:asciiTheme="minorHAnsi" w:eastAsiaTheme="minorEastAsia" w:hAnsiTheme="minorHAnsi"/>
              <w:noProof/>
              <w:sz w:val="22"/>
              <w:lang w:val="el-GR" w:eastAsia="el-GR"/>
            </w:rPr>
          </w:pPr>
          <w:hyperlink w:anchor="_Toc47547953" w:history="1">
            <w:r w:rsidRPr="00FE092A">
              <w:rPr>
                <w:rStyle w:val="-"/>
                <w:noProof/>
              </w:rPr>
              <w:t>3.2.3 Gendered impact of the COVID-19 pandemic (Sex differences)</w:t>
            </w:r>
            <w:r>
              <w:rPr>
                <w:noProof/>
                <w:webHidden/>
              </w:rPr>
              <w:tab/>
            </w:r>
            <w:r>
              <w:rPr>
                <w:noProof/>
                <w:webHidden/>
              </w:rPr>
              <w:fldChar w:fldCharType="begin"/>
            </w:r>
            <w:r>
              <w:rPr>
                <w:noProof/>
                <w:webHidden/>
              </w:rPr>
              <w:instrText xml:space="preserve"> PAGEREF _Toc47547953 \h </w:instrText>
            </w:r>
            <w:r>
              <w:rPr>
                <w:noProof/>
                <w:webHidden/>
              </w:rPr>
            </w:r>
            <w:r>
              <w:rPr>
                <w:noProof/>
                <w:webHidden/>
              </w:rPr>
              <w:fldChar w:fldCharType="separate"/>
            </w:r>
            <w:r>
              <w:rPr>
                <w:noProof/>
                <w:webHidden/>
              </w:rPr>
              <w:t>24</w:t>
            </w:r>
            <w:r>
              <w:rPr>
                <w:noProof/>
                <w:webHidden/>
              </w:rPr>
              <w:fldChar w:fldCharType="end"/>
            </w:r>
          </w:hyperlink>
        </w:p>
        <w:p w14:paraId="1B06D5EB" w14:textId="589AD6BF" w:rsidR="00D8766A" w:rsidRDefault="00D8766A">
          <w:pPr>
            <w:pStyle w:val="20"/>
            <w:tabs>
              <w:tab w:val="right" w:leader="dot" w:pos="8296"/>
            </w:tabs>
            <w:rPr>
              <w:rFonts w:asciiTheme="minorHAnsi" w:eastAsiaTheme="minorEastAsia" w:hAnsiTheme="minorHAnsi"/>
              <w:noProof/>
              <w:sz w:val="22"/>
              <w:lang w:val="el-GR" w:eastAsia="el-GR"/>
            </w:rPr>
          </w:pPr>
          <w:hyperlink w:anchor="_Toc47547954" w:history="1">
            <w:r w:rsidRPr="00FE092A">
              <w:rPr>
                <w:rStyle w:val="-"/>
                <w:noProof/>
              </w:rPr>
              <w:t>3.3 Symptoms of Covid-19</w:t>
            </w:r>
            <w:r>
              <w:rPr>
                <w:noProof/>
                <w:webHidden/>
              </w:rPr>
              <w:tab/>
            </w:r>
            <w:r>
              <w:rPr>
                <w:noProof/>
                <w:webHidden/>
              </w:rPr>
              <w:fldChar w:fldCharType="begin"/>
            </w:r>
            <w:r>
              <w:rPr>
                <w:noProof/>
                <w:webHidden/>
              </w:rPr>
              <w:instrText xml:space="preserve"> PAGEREF _Toc47547954 \h </w:instrText>
            </w:r>
            <w:r>
              <w:rPr>
                <w:noProof/>
                <w:webHidden/>
              </w:rPr>
            </w:r>
            <w:r>
              <w:rPr>
                <w:noProof/>
                <w:webHidden/>
              </w:rPr>
              <w:fldChar w:fldCharType="separate"/>
            </w:r>
            <w:r>
              <w:rPr>
                <w:noProof/>
                <w:webHidden/>
              </w:rPr>
              <w:t>25</w:t>
            </w:r>
            <w:r>
              <w:rPr>
                <w:noProof/>
                <w:webHidden/>
              </w:rPr>
              <w:fldChar w:fldCharType="end"/>
            </w:r>
          </w:hyperlink>
        </w:p>
        <w:p w14:paraId="70495968" w14:textId="3E35ABD5" w:rsidR="00D8766A" w:rsidRDefault="00D8766A">
          <w:pPr>
            <w:pStyle w:val="20"/>
            <w:tabs>
              <w:tab w:val="right" w:leader="dot" w:pos="8296"/>
            </w:tabs>
            <w:rPr>
              <w:rFonts w:asciiTheme="minorHAnsi" w:eastAsiaTheme="minorEastAsia" w:hAnsiTheme="minorHAnsi"/>
              <w:noProof/>
              <w:sz w:val="22"/>
              <w:lang w:val="el-GR" w:eastAsia="el-GR"/>
            </w:rPr>
          </w:pPr>
          <w:hyperlink w:anchor="_Toc47547955" w:history="1">
            <w:r w:rsidRPr="00FE092A">
              <w:rPr>
                <w:rStyle w:val="-"/>
                <w:noProof/>
              </w:rPr>
              <w:t>3.4 Transmission of Covid-19</w:t>
            </w:r>
            <w:r>
              <w:rPr>
                <w:noProof/>
                <w:webHidden/>
              </w:rPr>
              <w:tab/>
            </w:r>
            <w:r>
              <w:rPr>
                <w:noProof/>
                <w:webHidden/>
              </w:rPr>
              <w:fldChar w:fldCharType="begin"/>
            </w:r>
            <w:r>
              <w:rPr>
                <w:noProof/>
                <w:webHidden/>
              </w:rPr>
              <w:instrText xml:space="preserve"> PAGEREF _Toc47547955 \h </w:instrText>
            </w:r>
            <w:r>
              <w:rPr>
                <w:noProof/>
                <w:webHidden/>
              </w:rPr>
            </w:r>
            <w:r>
              <w:rPr>
                <w:noProof/>
                <w:webHidden/>
              </w:rPr>
              <w:fldChar w:fldCharType="separate"/>
            </w:r>
            <w:r>
              <w:rPr>
                <w:noProof/>
                <w:webHidden/>
              </w:rPr>
              <w:t>26</w:t>
            </w:r>
            <w:r>
              <w:rPr>
                <w:noProof/>
                <w:webHidden/>
              </w:rPr>
              <w:fldChar w:fldCharType="end"/>
            </w:r>
          </w:hyperlink>
        </w:p>
        <w:p w14:paraId="48F7DE18" w14:textId="1B8165FC" w:rsidR="00D8766A" w:rsidRDefault="00D8766A">
          <w:pPr>
            <w:pStyle w:val="20"/>
            <w:tabs>
              <w:tab w:val="right" w:leader="dot" w:pos="8296"/>
            </w:tabs>
            <w:rPr>
              <w:rFonts w:asciiTheme="minorHAnsi" w:eastAsiaTheme="minorEastAsia" w:hAnsiTheme="minorHAnsi"/>
              <w:noProof/>
              <w:sz w:val="22"/>
              <w:lang w:val="el-GR" w:eastAsia="el-GR"/>
            </w:rPr>
          </w:pPr>
          <w:hyperlink w:anchor="_Toc47547956" w:history="1">
            <w:r w:rsidRPr="00FE092A">
              <w:rPr>
                <w:rStyle w:val="-"/>
                <w:noProof/>
              </w:rPr>
              <w:t>3.5 Methods of Diagnosis</w:t>
            </w:r>
            <w:r>
              <w:rPr>
                <w:noProof/>
                <w:webHidden/>
              </w:rPr>
              <w:tab/>
            </w:r>
            <w:r>
              <w:rPr>
                <w:noProof/>
                <w:webHidden/>
              </w:rPr>
              <w:fldChar w:fldCharType="begin"/>
            </w:r>
            <w:r>
              <w:rPr>
                <w:noProof/>
                <w:webHidden/>
              </w:rPr>
              <w:instrText xml:space="preserve"> PAGEREF _Toc47547956 \h </w:instrText>
            </w:r>
            <w:r>
              <w:rPr>
                <w:noProof/>
                <w:webHidden/>
              </w:rPr>
            </w:r>
            <w:r>
              <w:rPr>
                <w:noProof/>
                <w:webHidden/>
              </w:rPr>
              <w:fldChar w:fldCharType="separate"/>
            </w:r>
            <w:r>
              <w:rPr>
                <w:noProof/>
                <w:webHidden/>
              </w:rPr>
              <w:t>27</w:t>
            </w:r>
            <w:r>
              <w:rPr>
                <w:noProof/>
                <w:webHidden/>
              </w:rPr>
              <w:fldChar w:fldCharType="end"/>
            </w:r>
          </w:hyperlink>
        </w:p>
        <w:p w14:paraId="68102D89" w14:textId="3AC09E2F" w:rsidR="00D8766A" w:rsidRDefault="00D8766A">
          <w:pPr>
            <w:pStyle w:val="20"/>
            <w:tabs>
              <w:tab w:val="right" w:leader="dot" w:pos="8296"/>
            </w:tabs>
            <w:rPr>
              <w:rFonts w:asciiTheme="minorHAnsi" w:eastAsiaTheme="minorEastAsia" w:hAnsiTheme="minorHAnsi"/>
              <w:noProof/>
              <w:sz w:val="22"/>
              <w:lang w:val="el-GR" w:eastAsia="el-GR"/>
            </w:rPr>
          </w:pPr>
          <w:hyperlink w:anchor="_Toc47547957" w:history="1">
            <w:r w:rsidRPr="00FE092A">
              <w:rPr>
                <w:rStyle w:val="-"/>
                <w:noProof/>
              </w:rPr>
              <w:t>3.6 Cure and measures</w:t>
            </w:r>
            <w:r>
              <w:rPr>
                <w:noProof/>
                <w:webHidden/>
              </w:rPr>
              <w:tab/>
            </w:r>
            <w:r>
              <w:rPr>
                <w:noProof/>
                <w:webHidden/>
              </w:rPr>
              <w:fldChar w:fldCharType="begin"/>
            </w:r>
            <w:r>
              <w:rPr>
                <w:noProof/>
                <w:webHidden/>
              </w:rPr>
              <w:instrText xml:space="preserve"> PAGEREF _Toc47547957 \h </w:instrText>
            </w:r>
            <w:r>
              <w:rPr>
                <w:noProof/>
                <w:webHidden/>
              </w:rPr>
            </w:r>
            <w:r>
              <w:rPr>
                <w:noProof/>
                <w:webHidden/>
              </w:rPr>
              <w:fldChar w:fldCharType="separate"/>
            </w:r>
            <w:r>
              <w:rPr>
                <w:noProof/>
                <w:webHidden/>
              </w:rPr>
              <w:t>27</w:t>
            </w:r>
            <w:r>
              <w:rPr>
                <w:noProof/>
                <w:webHidden/>
              </w:rPr>
              <w:fldChar w:fldCharType="end"/>
            </w:r>
          </w:hyperlink>
        </w:p>
        <w:p w14:paraId="4FAFD369" w14:textId="6E04EEFF" w:rsidR="00D8766A" w:rsidRDefault="00D8766A">
          <w:pPr>
            <w:pStyle w:val="20"/>
            <w:tabs>
              <w:tab w:val="right" w:leader="dot" w:pos="8296"/>
            </w:tabs>
            <w:rPr>
              <w:rFonts w:asciiTheme="minorHAnsi" w:eastAsiaTheme="minorEastAsia" w:hAnsiTheme="minorHAnsi"/>
              <w:noProof/>
              <w:sz w:val="22"/>
              <w:lang w:val="el-GR" w:eastAsia="el-GR"/>
            </w:rPr>
          </w:pPr>
          <w:hyperlink w:anchor="_Toc47547958" w:history="1">
            <w:r w:rsidRPr="00FE092A">
              <w:rPr>
                <w:rStyle w:val="-"/>
                <w:noProof/>
              </w:rPr>
              <w:t>3.7 Consequences of Covid-19 pandemic</w:t>
            </w:r>
            <w:r>
              <w:rPr>
                <w:noProof/>
                <w:webHidden/>
              </w:rPr>
              <w:tab/>
            </w:r>
            <w:r>
              <w:rPr>
                <w:noProof/>
                <w:webHidden/>
              </w:rPr>
              <w:fldChar w:fldCharType="begin"/>
            </w:r>
            <w:r>
              <w:rPr>
                <w:noProof/>
                <w:webHidden/>
              </w:rPr>
              <w:instrText xml:space="preserve"> PAGEREF _Toc47547958 \h </w:instrText>
            </w:r>
            <w:r>
              <w:rPr>
                <w:noProof/>
                <w:webHidden/>
              </w:rPr>
            </w:r>
            <w:r>
              <w:rPr>
                <w:noProof/>
                <w:webHidden/>
              </w:rPr>
              <w:fldChar w:fldCharType="separate"/>
            </w:r>
            <w:r>
              <w:rPr>
                <w:noProof/>
                <w:webHidden/>
              </w:rPr>
              <w:t>29</w:t>
            </w:r>
            <w:r>
              <w:rPr>
                <w:noProof/>
                <w:webHidden/>
              </w:rPr>
              <w:fldChar w:fldCharType="end"/>
            </w:r>
          </w:hyperlink>
        </w:p>
        <w:p w14:paraId="274E398A" w14:textId="4D91400F" w:rsidR="00D8766A" w:rsidRDefault="00D8766A">
          <w:pPr>
            <w:pStyle w:val="10"/>
            <w:rPr>
              <w:rFonts w:asciiTheme="minorHAnsi" w:eastAsiaTheme="minorEastAsia" w:hAnsiTheme="minorHAnsi"/>
              <w:noProof/>
              <w:sz w:val="22"/>
              <w:lang w:val="el-GR" w:eastAsia="el-GR"/>
            </w:rPr>
          </w:pPr>
          <w:hyperlink w:anchor="_Toc47547959" w:history="1">
            <w:r w:rsidRPr="00FE092A">
              <w:rPr>
                <w:rStyle w:val="-"/>
                <w:noProof/>
              </w:rPr>
              <w:t>Chapter 4: Application</w:t>
            </w:r>
            <w:r>
              <w:rPr>
                <w:noProof/>
                <w:webHidden/>
              </w:rPr>
              <w:tab/>
            </w:r>
            <w:r>
              <w:rPr>
                <w:noProof/>
                <w:webHidden/>
              </w:rPr>
              <w:fldChar w:fldCharType="begin"/>
            </w:r>
            <w:r>
              <w:rPr>
                <w:noProof/>
                <w:webHidden/>
              </w:rPr>
              <w:instrText xml:space="preserve"> PAGEREF _Toc47547959 \h </w:instrText>
            </w:r>
            <w:r>
              <w:rPr>
                <w:noProof/>
                <w:webHidden/>
              </w:rPr>
            </w:r>
            <w:r>
              <w:rPr>
                <w:noProof/>
                <w:webHidden/>
              </w:rPr>
              <w:fldChar w:fldCharType="separate"/>
            </w:r>
            <w:r>
              <w:rPr>
                <w:noProof/>
                <w:webHidden/>
              </w:rPr>
              <w:t>30</w:t>
            </w:r>
            <w:r>
              <w:rPr>
                <w:noProof/>
                <w:webHidden/>
              </w:rPr>
              <w:fldChar w:fldCharType="end"/>
            </w:r>
          </w:hyperlink>
        </w:p>
        <w:p w14:paraId="7F02272A" w14:textId="094C3AAE" w:rsidR="00D8766A" w:rsidRDefault="00D8766A">
          <w:pPr>
            <w:pStyle w:val="20"/>
            <w:tabs>
              <w:tab w:val="right" w:leader="dot" w:pos="8296"/>
            </w:tabs>
            <w:rPr>
              <w:rFonts w:asciiTheme="minorHAnsi" w:eastAsiaTheme="minorEastAsia" w:hAnsiTheme="minorHAnsi"/>
              <w:noProof/>
              <w:sz w:val="22"/>
              <w:lang w:val="el-GR" w:eastAsia="el-GR"/>
            </w:rPr>
          </w:pPr>
          <w:hyperlink w:anchor="_Toc47547960" w:history="1">
            <w:r w:rsidRPr="00FE092A">
              <w:rPr>
                <w:rStyle w:val="-"/>
                <w:noProof/>
              </w:rPr>
              <w:t>4.1 Visualization of datasets</w:t>
            </w:r>
            <w:r>
              <w:rPr>
                <w:noProof/>
                <w:webHidden/>
              </w:rPr>
              <w:tab/>
            </w:r>
            <w:r>
              <w:rPr>
                <w:noProof/>
                <w:webHidden/>
              </w:rPr>
              <w:fldChar w:fldCharType="begin"/>
            </w:r>
            <w:r>
              <w:rPr>
                <w:noProof/>
                <w:webHidden/>
              </w:rPr>
              <w:instrText xml:space="preserve"> PAGEREF _Toc47547960 \h </w:instrText>
            </w:r>
            <w:r>
              <w:rPr>
                <w:noProof/>
                <w:webHidden/>
              </w:rPr>
            </w:r>
            <w:r>
              <w:rPr>
                <w:noProof/>
                <w:webHidden/>
              </w:rPr>
              <w:fldChar w:fldCharType="separate"/>
            </w:r>
            <w:r>
              <w:rPr>
                <w:noProof/>
                <w:webHidden/>
              </w:rPr>
              <w:t>31</w:t>
            </w:r>
            <w:r>
              <w:rPr>
                <w:noProof/>
                <w:webHidden/>
              </w:rPr>
              <w:fldChar w:fldCharType="end"/>
            </w:r>
          </w:hyperlink>
        </w:p>
        <w:p w14:paraId="10A573C4" w14:textId="77C60322" w:rsidR="00D8766A" w:rsidRDefault="00D8766A">
          <w:pPr>
            <w:pStyle w:val="30"/>
            <w:tabs>
              <w:tab w:val="right" w:leader="dot" w:pos="8296"/>
            </w:tabs>
            <w:rPr>
              <w:rFonts w:asciiTheme="minorHAnsi" w:eastAsiaTheme="minorEastAsia" w:hAnsiTheme="minorHAnsi"/>
              <w:noProof/>
              <w:sz w:val="22"/>
              <w:lang w:val="el-GR" w:eastAsia="el-GR"/>
            </w:rPr>
          </w:pPr>
          <w:hyperlink w:anchor="_Toc47547961" w:history="1">
            <w:r w:rsidRPr="00FE092A">
              <w:rPr>
                <w:rStyle w:val="-"/>
                <w:noProof/>
              </w:rPr>
              <w:t>4.1.1 Heat map</w:t>
            </w:r>
            <w:r>
              <w:rPr>
                <w:noProof/>
                <w:webHidden/>
              </w:rPr>
              <w:tab/>
            </w:r>
            <w:r>
              <w:rPr>
                <w:noProof/>
                <w:webHidden/>
              </w:rPr>
              <w:fldChar w:fldCharType="begin"/>
            </w:r>
            <w:r>
              <w:rPr>
                <w:noProof/>
                <w:webHidden/>
              </w:rPr>
              <w:instrText xml:space="preserve"> PAGEREF _Toc47547961 \h </w:instrText>
            </w:r>
            <w:r>
              <w:rPr>
                <w:noProof/>
                <w:webHidden/>
              </w:rPr>
            </w:r>
            <w:r>
              <w:rPr>
                <w:noProof/>
                <w:webHidden/>
              </w:rPr>
              <w:fldChar w:fldCharType="separate"/>
            </w:r>
            <w:r>
              <w:rPr>
                <w:noProof/>
                <w:webHidden/>
              </w:rPr>
              <w:t>31</w:t>
            </w:r>
            <w:r>
              <w:rPr>
                <w:noProof/>
                <w:webHidden/>
              </w:rPr>
              <w:fldChar w:fldCharType="end"/>
            </w:r>
          </w:hyperlink>
        </w:p>
        <w:p w14:paraId="3656E345" w14:textId="7B88DE33" w:rsidR="00D8766A" w:rsidRDefault="00D8766A">
          <w:pPr>
            <w:pStyle w:val="30"/>
            <w:tabs>
              <w:tab w:val="right" w:leader="dot" w:pos="8296"/>
            </w:tabs>
            <w:rPr>
              <w:rFonts w:asciiTheme="minorHAnsi" w:eastAsiaTheme="minorEastAsia" w:hAnsiTheme="minorHAnsi"/>
              <w:noProof/>
              <w:sz w:val="22"/>
              <w:lang w:val="el-GR" w:eastAsia="el-GR"/>
            </w:rPr>
          </w:pPr>
          <w:hyperlink w:anchor="_Toc47547962" w:history="1">
            <w:r w:rsidRPr="00FE092A">
              <w:rPr>
                <w:rStyle w:val="-"/>
                <w:noProof/>
              </w:rPr>
              <w:t>4.1.2 Choropleth maps</w:t>
            </w:r>
            <w:r>
              <w:rPr>
                <w:noProof/>
                <w:webHidden/>
              </w:rPr>
              <w:tab/>
            </w:r>
            <w:r>
              <w:rPr>
                <w:noProof/>
                <w:webHidden/>
              </w:rPr>
              <w:fldChar w:fldCharType="begin"/>
            </w:r>
            <w:r>
              <w:rPr>
                <w:noProof/>
                <w:webHidden/>
              </w:rPr>
              <w:instrText xml:space="preserve"> PAGEREF _Toc47547962 \h </w:instrText>
            </w:r>
            <w:r>
              <w:rPr>
                <w:noProof/>
                <w:webHidden/>
              </w:rPr>
            </w:r>
            <w:r>
              <w:rPr>
                <w:noProof/>
                <w:webHidden/>
              </w:rPr>
              <w:fldChar w:fldCharType="separate"/>
            </w:r>
            <w:r>
              <w:rPr>
                <w:noProof/>
                <w:webHidden/>
              </w:rPr>
              <w:t>32</w:t>
            </w:r>
            <w:r>
              <w:rPr>
                <w:noProof/>
                <w:webHidden/>
              </w:rPr>
              <w:fldChar w:fldCharType="end"/>
            </w:r>
          </w:hyperlink>
        </w:p>
        <w:p w14:paraId="3E59A954" w14:textId="2B33F8F1" w:rsidR="00D8766A" w:rsidRDefault="00D8766A">
          <w:pPr>
            <w:pStyle w:val="30"/>
            <w:tabs>
              <w:tab w:val="right" w:leader="dot" w:pos="8296"/>
            </w:tabs>
            <w:rPr>
              <w:rFonts w:asciiTheme="minorHAnsi" w:eastAsiaTheme="minorEastAsia" w:hAnsiTheme="minorHAnsi"/>
              <w:noProof/>
              <w:sz w:val="22"/>
              <w:lang w:val="el-GR" w:eastAsia="el-GR"/>
            </w:rPr>
          </w:pPr>
          <w:hyperlink w:anchor="_Toc47547963" w:history="1">
            <w:r w:rsidRPr="00FE092A">
              <w:rPr>
                <w:rStyle w:val="-"/>
                <w:noProof/>
              </w:rPr>
              <w:t>4.1.3 Bar charts</w:t>
            </w:r>
            <w:r>
              <w:rPr>
                <w:noProof/>
                <w:webHidden/>
              </w:rPr>
              <w:tab/>
            </w:r>
            <w:r>
              <w:rPr>
                <w:noProof/>
                <w:webHidden/>
              </w:rPr>
              <w:fldChar w:fldCharType="begin"/>
            </w:r>
            <w:r>
              <w:rPr>
                <w:noProof/>
                <w:webHidden/>
              </w:rPr>
              <w:instrText xml:space="preserve"> PAGEREF _Toc47547963 \h </w:instrText>
            </w:r>
            <w:r>
              <w:rPr>
                <w:noProof/>
                <w:webHidden/>
              </w:rPr>
            </w:r>
            <w:r>
              <w:rPr>
                <w:noProof/>
                <w:webHidden/>
              </w:rPr>
              <w:fldChar w:fldCharType="separate"/>
            </w:r>
            <w:r>
              <w:rPr>
                <w:noProof/>
                <w:webHidden/>
              </w:rPr>
              <w:t>34</w:t>
            </w:r>
            <w:r>
              <w:rPr>
                <w:noProof/>
                <w:webHidden/>
              </w:rPr>
              <w:fldChar w:fldCharType="end"/>
            </w:r>
          </w:hyperlink>
        </w:p>
        <w:p w14:paraId="10C1DE80" w14:textId="795A16DA" w:rsidR="00D8766A" w:rsidRDefault="00D8766A">
          <w:pPr>
            <w:pStyle w:val="30"/>
            <w:tabs>
              <w:tab w:val="right" w:leader="dot" w:pos="8296"/>
            </w:tabs>
            <w:rPr>
              <w:rFonts w:asciiTheme="minorHAnsi" w:eastAsiaTheme="minorEastAsia" w:hAnsiTheme="minorHAnsi"/>
              <w:noProof/>
              <w:sz w:val="22"/>
              <w:lang w:val="el-GR" w:eastAsia="el-GR"/>
            </w:rPr>
          </w:pPr>
          <w:hyperlink w:anchor="_Toc47547964" w:history="1">
            <w:r w:rsidRPr="00FE092A">
              <w:rPr>
                <w:rStyle w:val="-"/>
                <w:noProof/>
              </w:rPr>
              <w:t>4.1.4 Tables and Choropleth map</w:t>
            </w:r>
            <w:r>
              <w:rPr>
                <w:noProof/>
                <w:webHidden/>
              </w:rPr>
              <w:tab/>
            </w:r>
            <w:r>
              <w:rPr>
                <w:noProof/>
                <w:webHidden/>
              </w:rPr>
              <w:fldChar w:fldCharType="begin"/>
            </w:r>
            <w:r>
              <w:rPr>
                <w:noProof/>
                <w:webHidden/>
              </w:rPr>
              <w:instrText xml:space="preserve"> PAGEREF _Toc47547964 \h </w:instrText>
            </w:r>
            <w:r>
              <w:rPr>
                <w:noProof/>
                <w:webHidden/>
              </w:rPr>
            </w:r>
            <w:r>
              <w:rPr>
                <w:noProof/>
                <w:webHidden/>
              </w:rPr>
              <w:fldChar w:fldCharType="separate"/>
            </w:r>
            <w:r>
              <w:rPr>
                <w:noProof/>
                <w:webHidden/>
              </w:rPr>
              <w:t>36</w:t>
            </w:r>
            <w:r>
              <w:rPr>
                <w:noProof/>
                <w:webHidden/>
              </w:rPr>
              <w:fldChar w:fldCharType="end"/>
            </w:r>
          </w:hyperlink>
        </w:p>
        <w:p w14:paraId="788185F3" w14:textId="4B62D194" w:rsidR="00D8766A" w:rsidRDefault="00D8766A">
          <w:pPr>
            <w:pStyle w:val="30"/>
            <w:tabs>
              <w:tab w:val="right" w:leader="dot" w:pos="8296"/>
            </w:tabs>
            <w:rPr>
              <w:rFonts w:asciiTheme="minorHAnsi" w:eastAsiaTheme="minorEastAsia" w:hAnsiTheme="minorHAnsi"/>
              <w:noProof/>
              <w:sz w:val="22"/>
              <w:lang w:val="el-GR" w:eastAsia="el-GR"/>
            </w:rPr>
          </w:pPr>
          <w:hyperlink w:anchor="_Toc47547965" w:history="1">
            <w:r w:rsidRPr="00FE092A">
              <w:rPr>
                <w:rStyle w:val="-"/>
                <w:noProof/>
              </w:rPr>
              <w:t>4.1.5 Graphs related with temperature (change and add)</w:t>
            </w:r>
            <w:r>
              <w:rPr>
                <w:noProof/>
                <w:webHidden/>
              </w:rPr>
              <w:tab/>
            </w:r>
            <w:r>
              <w:rPr>
                <w:noProof/>
                <w:webHidden/>
              </w:rPr>
              <w:fldChar w:fldCharType="begin"/>
            </w:r>
            <w:r>
              <w:rPr>
                <w:noProof/>
                <w:webHidden/>
              </w:rPr>
              <w:instrText xml:space="preserve"> PAGEREF _Toc47547965 \h </w:instrText>
            </w:r>
            <w:r>
              <w:rPr>
                <w:noProof/>
                <w:webHidden/>
              </w:rPr>
            </w:r>
            <w:r>
              <w:rPr>
                <w:noProof/>
                <w:webHidden/>
              </w:rPr>
              <w:fldChar w:fldCharType="separate"/>
            </w:r>
            <w:r>
              <w:rPr>
                <w:noProof/>
                <w:webHidden/>
              </w:rPr>
              <w:t>37</w:t>
            </w:r>
            <w:r>
              <w:rPr>
                <w:noProof/>
                <w:webHidden/>
              </w:rPr>
              <w:fldChar w:fldCharType="end"/>
            </w:r>
          </w:hyperlink>
        </w:p>
        <w:p w14:paraId="1BFCB6FD" w14:textId="7081BC35" w:rsidR="00D8766A" w:rsidRDefault="00D8766A">
          <w:pPr>
            <w:pStyle w:val="30"/>
            <w:tabs>
              <w:tab w:val="right" w:leader="dot" w:pos="8296"/>
            </w:tabs>
            <w:rPr>
              <w:rFonts w:asciiTheme="minorHAnsi" w:eastAsiaTheme="minorEastAsia" w:hAnsiTheme="minorHAnsi"/>
              <w:noProof/>
              <w:sz w:val="22"/>
              <w:lang w:val="el-GR" w:eastAsia="el-GR"/>
            </w:rPr>
          </w:pPr>
          <w:hyperlink w:anchor="_Toc47547966" w:history="1">
            <w:r w:rsidRPr="00FE092A">
              <w:rPr>
                <w:rStyle w:val="-"/>
                <w:noProof/>
              </w:rPr>
              <w:t>4.1.6 Relationship between temperature and confirmed cases</w:t>
            </w:r>
            <w:r>
              <w:rPr>
                <w:noProof/>
                <w:webHidden/>
              </w:rPr>
              <w:tab/>
            </w:r>
            <w:r>
              <w:rPr>
                <w:noProof/>
                <w:webHidden/>
              </w:rPr>
              <w:fldChar w:fldCharType="begin"/>
            </w:r>
            <w:r>
              <w:rPr>
                <w:noProof/>
                <w:webHidden/>
              </w:rPr>
              <w:instrText xml:space="preserve"> PAGEREF _Toc47547966 \h </w:instrText>
            </w:r>
            <w:r>
              <w:rPr>
                <w:noProof/>
                <w:webHidden/>
              </w:rPr>
            </w:r>
            <w:r>
              <w:rPr>
                <w:noProof/>
                <w:webHidden/>
              </w:rPr>
              <w:fldChar w:fldCharType="separate"/>
            </w:r>
            <w:r>
              <w:rPr>
                <w:noProof/>
                <w:webHidden/>
              </w:rPr>
              <w:t>40</w:t>
            </w:r>
            <w:r>
              <w:rPr>
                <w:noProof/>
                <w:webHidden/>
              </w:rPr>
              <w:fldChar w:fldCharType="end"/>
            </w:r>
          </w:hyperlink>
        </w:p>
        <w:p w14:paraId="4904B731" w14:textId="4B3461E7" w:rsidR="00D8766A" w:rsidRDefault="00D8766A">
          <w:pPr>
            <w:pStyle w:val="20"/>
            <w:tabs>
              <w:tab w:val="right" w:leader="dot" w:pos="8296"/>
            </w:tabs>
            <w:rPr>
              <w:rFonts w:asciiTheme="minorHAnsi" w:eastAsiaTheme="minorEastAsia" w:hAnsiTheme="minorHAnsi"/>
              <w:noProof/>
              <w:sz w:val="22"/>
              <w:lang w:val="el-GR" w:eastAsia="el-GR"/>
            </w:rPr>
          </w:pPr>
          <w:hyperlink w:anchor="_Toc47547967" w:history="1">
            <w:r w:rsidRPr="00FE092A">
              <w:rPr>
                <w:rStyle w:val="-"/>
                <w:noProof/>
              </w:rPr>
              <w:t>4.2 Implementation of Data mining techniques</w:t>
            </w:r>
            <w:r>
              <w:rPr>
                <w:noProof/>
                <w:webHidden/>
              </w:rPr>
              <w:tab/>
            </w:r>
            <w:r>
              <w:rPr>
                <w:noProof/>
                <w:webHidden/>
              </w:rPr>
              <w:fldChar w:fldCharType="begin"/>
            </w:r>
            <w:r>
              <w:rPr>
                <w:noProof/>
                <w:webHidden/>
              </w:rPr>
              <w:instrText xml:space="preserve"> PAGEREF _Toc47547967 \h </w:instrText>
            </w:r>
            <w:r>
              <w:rPr>
                <w:noProof/>
                <w:webHidden/>
              </w:rPr>
            </w:r>
            <w:r>
              <w:rPr>
                <w:noProof/>
                <w:webHidden/>
              </w:rPr>
              <w:fldChar w:fldCharType="separate"/>
            </w:r>
            <w:r>
              <w:rPr>
                <w:noProof/>
                <w:webHidden/>
              </w:rPr>
              <w:t>41</w:t>
            </w:r>
            <w:r>
              <w:rPr>
                <w:noProof/>
                <w:webHidden/>
              </w:rPr>
              <w:fldChar w:fldCharType="end"/>
            </w:r>
          </w:hyperlink>
        </w:p>
        <w:p w14:paraId="54F49DE1" w14:textId="6DBF6DF2" w:rsidR="00D8766A" w:rsidRDefault="00D8766A">
          <w:pPr>
            <w:pStyle w:val="30"/>
            <w:tabs>
              <w:tab w:val="right" w:leader="dot" w:pos="8296"/>
            </w:tabs>
            <w:rPr>
              <w:rFonts w:asciiTheme="minorHAnsi" w:eastAsiaTheme="minorEastAsia" w:hAnsiTheme="minorHAnsi"/>
              <w:noProof/>
              <w:sz w:val="22"/>
              <w:lang w:val="el-GR" w:eastAsia="el-GR"/>
            </w:rPr>
          </w:pPr>
          <w:hyperlink w:anchor="_Toc47547968" w:history="1">
            <w:r w:rsidRPr="00FE092A">
              <w:rPr>
                <w:rStyle w:val="-"/>
                <w:noProof/>
              </w:rPr>
              <w:t>4.2.1 Correlation</w:t>
            </w:r>
            <w:r>
              <w:rPr>
                <w:noProof/>
                <w:webHidden/>
              </w:rPr>
              <w:tab/>
            </w:r>
            <w:r>
              <w:rPr>
                <w:noProof/>
                <w:webHidden/>
              </w:rPr>
              <w:fldChar w:fldCharType="begin"/>
            </w:r>
            <w:r>
              <w:rPr>
                <w:noProof/>
                <w:webHidden/>
              </w:rPr>
              <w:instrText xml:space="preserve"> PAGEREF _Toc47547968 \h </w:instrText>
            </w:r>
            <w:r>
              <w:rPr>
                <w:noProof/>
                <w:webHidden/>
              </w:rPr>
            </w:r>
            <w:r>
              <w:rPr>
                <w:noProof/>
                <w:webHidden/>
              </w:rPr>
              <w:fldChar w:fldCharType="separate"/>
            </w:r>
            <w:r>
              <w:rPr>
                <w:noProof/>
                <w:webHidden/>
              </w:rPr>
              <w:t>41</w:t>
            </w:r>
            <w:r>
              <w:rPr>
                <w:noProof/>
                <w:webHidden/>
              </w:rPr>
              <w:fldChar w:fldCharType="end"/>
            </w:r>
          </w:hyperlink>
        </w:p>
        <w:p w14:paraId="47599ABA" w14:textId="2C457CC0" w:rsidR="00D8766A" w:rsidRDefault="00D8766A">
          <w:pPr>
            <w:pStyle w:val="30"/>
            <w:tabs>
              <w:tab w:val="right" w:leader="dot" w:pos="8296"/>
            </w:tabs>
            <w:rPr>
              <w:rFonts w:asciiTheme="minorHAnsi" w:eastAsiaTheme="minorEastAsia" w:hAnsiTheme="minorHAnsi"/>
              <w:noProof/>
              <w:sz w:val="22"/>
              <w:lang w:val="el-GR" w:eastAsia="el-GR"/>
            </w:rPr>
          </w:pPr>
          <w:hyperlink w:anchor="_Toc47547969" w:history="1">
            <w:r w:rsidRPr="00FE092A">
              <w:rPr>
                <w:rStyle w:val="-"/>
                <w:noProof/>
              </w:rPr>
              <w:t>4.2.2 Time series forecasting</w:t>
            </w:r>
            <w:r>
              <w:rPr>
                <w:noProof/>
                <w:webHidden/>
              </w:rPr>
              <w:tab/>
            </w:r>
            <w:r>
              <w:rPr>
                <w:noProof/>
                <w:webHidden/>
              </w:rPr>
              <w:fldChar w:fldCharType="begin"/>
            </w:r>
            <w:r>
              <w:rPr>
                <w:noProof/>
                <w:webHidden/>
              </w:rPr>
              <w:instrText xml:space="preserve"> PAGEREF _Toc47547969 \h </w:instrText>
            </w:r>
            <w:r>
              <w:rPr>
                <w:noProof/>
                <w:webHidden/>
              </w:rPr>
            </w:r>
            <w:r>
              <w:rPr>
                <w:noProof/>
                <w:webHidden/>
              </w:rPr>
              <w:fldChar w:fldCharType="separate"/>
            </w:r>
            <w:r>
              <w:rPr>
                <w:noProof/>
                <w:webHidden/>
              </w:rPr>
              <w:t>41</w:t>
            </w:r>
            <w:r>
              <w:rPr>
                <w:noProof/>
                <w:webHidden/>
              </w:rPr>
              <w:fldChar w:fldCharType="end"/>
            </w:r>
          </w:hyperlink>
        </w:p>
        <w:p w14:paraId="5391B12E" w14:textId="459DADAB" w:rsidR="00D8766A" w:rsidRDefault="00D8766A">
          <w:pPr>
            <w:pStyle w:val="10"/>
            <w:rPr>
              <w:rFonts w:asciiTheme="minorHAnsi" w:eastAsiaTheme="minorEastAsia" w:hAnsiTheme="minorHAnsi"/>
              <w:noProof/>
              <w:sz w:val="22"/>
              <w:lang w:val="el-GR" w:eastAsia="el-GR"/>
            </w:rPr>
          </w:pPr>
          <w:hyperlink w:anchor="_Toc47547970" w:history="1">
            <w:r w:rsidRPr="00FE092A">
              <w:rPr>
                <w:rStyle w:val="-"/>
                <w:noProof/>
              </w:rPr>
              <w:t>Chapter 5: Conclusion – Future Research</w:t>
            </w:r>
            <w:r>
              <w:rPr>
                <w:noProof/>
                <w:webHidden/>
              </w:rPr>
              <w:tab/>
            </w:r>
            <w:r>
              <w:rPr>
                <w:noProof/>
                <w:webHidden/>
              </w:rPr>
              <w:fldChar w:fldCharType="begin"/>
            </w:r>
            <w:r>
              <w:rPr>
                <w:noProof/>
                <w:webHidden/>
              </w:rPr>
              <w:instrText xml:space="preserve"> PAGEREF _Toc47547970 \h </w:instrText>
            </w:r>
            <w:r>
              <w:rPr>
                <w:noProof/>
                <w:webHidden/>
              </w:rPr>
            </w:r>
            <w:r>
              <w:rPr>
                <w:noProof/>
                <w:webHidden/>
              </w:rPr>
              <w:fldChar w:fldCharType="separate"/>
            </w:r>
            <w:r>
              <w:rPr>
                <w:noProof/>
                <w:webHidden/>
              </w:rPr>
              <w:t>50</w:t>
            </w:r>
            <w:r>
              <w:rPr>
                <w:noProof/>
                <w:webHidden/>
              </w:rPr>
              <w:fldChar w:fldCharType="end"/>
            </w:r>
          </w:hyperlink>
        </w:p>
        <w:p w14:paraId="174702DC" w14:textId="38642B71" w:rsidR="00D8766A" w:rsidRDefault="00D8766A">
          <w:pPr>
            <w:pStyle w:val="10"/>
            <w:rPr>
              <w:rFonts w:asciiTheme="minorHAnsi" w:eastAsiaTheme="minorEastAsia" w:hAnsiTheme="minorHAnsi"/>
              <w:noProof/>
              <w:sz w:val="22"/>
              <w:lang w:val="el-GR" w:eastAsia="el-GR"/>
            </w:rPr>
          </w:pPr>
          <w:hyperlink w:anchor="_Toc47547971" w:history="1">
            <w:r w:rsidRPr="00FE092A">
              <w:rPr>
                <w:rStyle w:val="-"/>
                <w:noProof/>
              </w:rPr>
              <w:t>Bibliography</w:t>
            </w:r>
            <w:r>
              <w:rPr>
                <w:noProof/>
                <w:webHidden/>
              </w:rPr>
              <w:tab/>
            </w:r>
            <w:r>
              <w:rPr>
                <w:noProof/>
                <w:webHidden/>
              </w:rPr>
              <w:fldChar w:fldCharType="begin"/>
            </w:r>
            <w:r>
              <w:rPr>
                <w:noProof/>
                <w:webHidden/>
              </w:rPr>
              <w:instrText xml:space="preserve"> PAGEREF _Toc47547971 \h </w:instrText>
            </w:r>
            <w:r>
              <w:rPr>
                <w:noProof/>
                <w:webHidden/>
              </w:rPr>
            </w:r>
            <w:r>
              <w:rPr>
                <w:noProof/>
                <w:webHidden/>
              </w:rPr>
              <w:fldChar w:fldCharType="separate"/>
            </w:r>
            <w:r>
              <w:rPr>
                <w:noProof/>
                <w:webHidden/>
              </w:rPr>
              <w:t>51</w:t>
            </w:r>
            <w:r>
              <w:rPr>
                <w:noProof/>
                <w:webHidden/>
              </w:rPr>
              <w:fldChar w:fldCharType="end"/>
            </w:r>
          </w:hyperlink>
        </w:p>
        <w:p w14:paraId="12E75AF3" w14:textId="02099C5E" w:rsidR="00E63081" w:rsidRDefault="00E63081">
          <w:r>
            <w:rPr>
              <w:b/>
              <w:bCs/>
              <w:noProof/>
            </w:rPr>
            <w:fldChar w:fldCharType="end"/>
          </w:r>
        </w:p>
      </w:sdtContent>
    </w:sdt>
    <w:p w14:paraId="76DF0C22" w14:textId="04A48DB7" w:rsidR="00BA057E" w:rsidRDefault="00BA057E">
      <w:pPr>
        <w:spacing w:before="0" w:after="160" w:line="259" w:lineRule="auto"/>
        <w:jc w:val="left"/>
        <w:rPr>
          <w:rFonts w:eastAsiaTheme="majorEastAsia" w:cstheme="majorBidi"/>
          <w:b/>
          <w:spacing w:val="24"/>
          <w:sz w:val="40"/>
          <w:szCs w:val="32"/>
        </w:rPr>
      </w:pPr>
      <w:r>
        <w:br w:type="page"/>
      </w:r>
    </w:p>
    <w:p w14:paraId="301C3111" w14:textId="687D4CAD" w:rsidR="00FF1F78" w:rsidRPr="00FF1F78" w:rsidRDefault="00356223" w:rsidP="00356223">
      <w:pPr>
        <w:pStyle w:val="1"/>
      </w:pPr>
      <w:bookmarkStart w:id="3" w:name="_Toc47547940"/>
      <w:r>
        <w:lastRenderedPageBreak/>
        <w:t>Acknowledgements</w:t>
      </w:r>
      <w:bookmarkEnd w:id="3"/>
    </w:p>
    <w:p w14:paraId="4493308B" w14:textId="22F4FA3A" w:rsidR="00356223" w:rsidRDefault="00657864" w:rsidP="001D1E26">
      <w:pPr>
        <w:ind w:firstLine="720"/>
        <w:rPr>
          <w:rFonts w:cs="Times New Roman"/>
          <w:szCs w:val="24"/>
        </w:rPr>
      </w:pPr>
      <w:r>
        <w:rPr>
          <w:rFonts w:cs="Times New Roman"/>
          <w:szCs w:val="24"/>
        </w:rPr>
        <w:t xml:space="preserve">I would like to </w:t>
      </w:r>
      <w:r w:rsidR="00FE5939">
        <w:rPr>
          <w:rFonts w:cs="Times New Roman"/>
          <w:szCs w:val="24"/>
        </w:rPr>
        <w:t>thank professor Jesus Garcia</w:t>
      </w:r>
      <w:r>
        <w:rPr>
          <w:rFonts w:cs="Times New Roman"/>
          <w:szCs w:val="24"/>
        </w:rPr>
        <w:t xml:space="preserve"> for the opportunity he gave </w:t>
      </w:r>
      <w:r w:rsidR="00FE5939">
        <w:rPr>
          <w:rFonts w:cs="Times New Roman"/>
          <w:szCs w:val="24"/>
        </w:rPr>
        <w:t>me to work on this internship</w:t>
      </w:r>
      <w:r>
        <w:rPr>
          <w:rFonts w:cs="Times New Roman"/>
          <w:szCs w:val="24"/>
        </w:rPr>
        <w:t xml:space="preserve">, as I have learned a lot </w:t>
      </w:r>
      <w:r w:rsidR="00FE5939">
        <w:rPr>
          <w:rFonts w:cs="Times New Roman"/>
          <w:szCs w:val="24"/>
        </w:rPr>
        <w:t>regarding Data Mining</w:t>
      </w:r>
      <w:r>
        <w:rPr>
          <w:rFonts w:cs="Times New Roman"/>
          <w:szCs w:val="24"/>
        </w:rPr>
        <w:t>.</w:t>
      </w:r>
      <w:r w:rsidR="00356223">
        <w:rPr>
          <w:rFonts w:cs="Times New Roman"/>
          <w:szCs w:val="24"/>
        </w:rPr>
        <w:t xml:space="preserve"> </w:t>
      </w:r>
      <w:r w:rsidR="00A3194C" w:rsidRPr="00A3194C">
        <w:rPr>
          <w:rFonts w:cs="Times New Roman"/>
          <w:szCs w:val="24"/>
        </w:rPr>
        <w:t xml:space="preserve">I </w:t>
      </w:r>
      <w:r w:rsidR="00A3194C">
        <w:rPr>
          <w:rFonts w:cs="Times New Roman"/>
          <w:szCs w:val="24"/>
        </w:rPr>
        <w:t>would also like to thank PhD</w:t>
      </w:r>
      <w:r w:rsidR="00FE5939">
        <w:rPr>
          <w:rFonts w:cs="Times New Roman"/>
          <w:szCs w:val="24"/>
        </w:rPr>
        <w:t xml:space="preserve"> candidate Juan Pedro </w:t>
      </w:r>
      <w:proofErr w:type="spellStart"/>
      <w:r w:rsidR="00FE5939">
        <w:rPr>
          <w:rFonts w:cs="Times New Roman"/>
          <w:szCs w:val="24"/>
        </w:rPr>
        <w:t>Llerena</w:t>
      </w:r>
      <w:proofErr w:type="spellEnd"/>
      <w:r w:rsidR="00FE5939">
        <w:rPr>
          <w:rFonts w:cs="Times New Roman"/>
          <w:szCs w:val="24"/>
        </w:rPr>
        <w:t xml:space="preserve"> </w:t>
      </w:r>
      <w:proofErr w:type="spellStart"/>
      <w:r w:rsidR="00FE5939">
        <w:rPr>
          <w:rFonts w:cs="Times New Roman"/>
          <w:szCs w:val="24"/>
        </w:rPr>
        <w:t>Ca</w:t>
      </w:r>
      <w:r w:rsidR="00FE5939" w:rsidRPr="00FE5939">
        <w:rPr>
          <w:rFonts w:cs="Times New Roman"/>
          <w:szCs w:val="24"/>
        </w:rPr>
        <w:t>ñ</w:t>
      </w:r>
      <w:r w:rsidR="00FE5939">
        <w:rPr>
          <w:rFonts w:cs="Times New Roman"/>
          <w:szCs w:val="24"/>
        </w:rPr>
        <w:t>a</w:t>
      </w:r>
      <w:proofErr w:type="spellEnd"/>
      <w:r w:rsidR="00FE5939">
        <w:rPr>
          <w:rFonts w:cs="Times New Roman"/>
          <w:szCs w:val="24"/>
        </w:rPr>
        <w:t xml:space="preserve"> for the </w:t>
      </w:r>
      <w:r w:rsidR="00A3194C">
        <w:rPr>
          <w:rFonts w:cs="Times New Roman"/>
          <w:szCs w:val="24"/>
        </w:rPr>
        <w:t>collaboration and his help throughout</w:t>
      </w:r>
      <w:r w:rsidR="00FE5939">
        <w:rPr>
          <w:rFonts w:cs="Times New Roman"/>
          <w:szCs w:val="24"/>
        </w:rPr>
        <w:t xml:space="preserve"> this internship</w:t>
      </w:r>
      <w:r w:rsidR="00A3194C">
        <w:rPr>
          <w:rFonts w:cs="Times New Roman"/>
          <w:szCs w:val="24"/>
        </w:rPr>
        <w:t>.</w:t>
      </w:r>
    </w:p>
    <w:p w14:paraId="46F9E89F" w14:textId="6DDDAC61" w:rsidR="001D1E26" w:rsidRPr="00356223" w:rsidRDefault="001D1E26" w:rsidP="007C11D5">
      <w:pPr>
        <w:ind w:firstLine="720"/>
        <w:rPr>
          <w:rFonts w:cs="Times New Roman"/>
          <w:szCs w:val="24"/>
        </w:rPr>
      </w:pPr>
      <w:r>
        <w:rPr>
          <w:rFonts w:cs="Times New Roman"/>
          <w:szCs w:val="24"/>
        </w:rPr>
        <w:t xml:space="preserve">Finally, I would like to thank my parents, </w:t>
      </w:r>
      <w:proofErr w:type="spellStart"/>
      <w:r>
        <w:rPr>
          <w:rFonts w:cs="Times New Roman"/>
          <w:szCs w:val="24"/>
        </w:rPr>
        <w:t>Vasileios</w:t>
      </w:r>
      <w:proofErr w:type="spellEnd"/>
      <w:r>
        <w:rPr>
          <w:rFonts w:cs="Times New Roman"/>
          <w:szCs w:val="24"/>
        </w:rPr>
        <w:t xml:space="preserve"> and </w:t>
      </w:r>
      <w:proofErr w:type="spellStart"/>
      <w:r>
        <w:rPr>
          <w:rFonts w:cs="Times New Roman"/>
          <w:szCs w:val="24"/>
        </w:rPr>
        <w:t>Lamprini</w:t>
      </w:r>
      <w:proofErr w:type="spellEnd"/>
      <w:r>
        <w:rPr>
          <w:rFonts w:cs="Times New Roman"/>
          <w:szCs w:val="24"/>
        </w:rPr>
        <w:t xml:space="preserve"> for their support</w:t>
      </w:r>
      <w:r w:rsidR="008C6870">
        <w:rPr>
          <w:rFonts w:cs="Times New Roman"/>
          <w:szCs w:val="24"/>
        </w:rPr>
        <w:t xml:space="preserve"> in every step of my life and the</w:t>
      </w:r>
      <w:r>
        <w:rPr>
          <w:rFonts w:cs="Times New Roman"/>
          <w:szCs w:val="24"/>
        </w:rPr>
        <w:t xml:space="preserve"> friends</w:t>
      </w:r>
      <w:r w:rsidR="008C6870">
        <w:rPr>
          <w:rFonts w:cs="Times New Roman"/>
          <w:szCs w:val="24"/>
        </w:rPr>
        <w:t xml:space="preserve"> I met as the experience of the internship</w:t>
      </w:r>
      <w:r>
        <w:rPr>
          <w:rFonts w:cs="Times New Roman"/>
          <w:szCs w:val="24"/>
        </w:rPr>
        <w:t xml:space="preserve"> would be totally different without them.</w:t>
      </w:r>
    </w:p>
    <w:p w14:paraId="7C5E03FC" w14:textId="77777777" w:rsidR="00356223" w:rsidRDefault="00356223">
      <w:pPr>
        <w:spacing w:before="0" w:after="160" w:line="259" w:lineRule="auto"/>
        <w:rPr>
          <w:rFonts w:cs="Times New Roman"/>
          <w:b/>
          <w:sz w:val="36"/>
          <w:szCs w:val="36"/>
        </w:rPr>
      </w:pPr>
      <w:r>
        <w:rPr>
          <w:rFonts w:cs="Times New Roman"/>
          <w:b/>
          <w:sz w:val="36"/>
          <w:szCs w:val="36"/>
        </w:rPr>
        <w:br w:type="page"/>
      </w:r>
    </w:p>
    <w:p w14:paraId="402945E9" w14:textId="77777777" w:rsidR="00DA591B" w:rsidRDefault="00DA591B" w:rsidP="00E63081">
      <w:pPr>
        <w:pStyle w:val="1"/>
      </w:pPr>
    </w:p>
    <w:p w14:paraId="1734720C" w14:textId="77777777" w:rsidR="00BC2E52" w:rsidRDefault="00BC2E52">
      <w:pPr>
        <w:spacing w:before="0" w:after="160" w:line="259" w:lineRule="auto"/>
        <w:jc w:val="left"/>
        <w:rPr>
          <w:rFonts w:eastAsiaTheme="majorEastAsia" w:cstheme="majorBidi"/>
          <w:b/>
          <w:spacing w:val="24"/>
          <w:sz w:val="40"/>
          <w:szCs w:val="32"/>
        </w:rPr>
      </w:pPr>
      <w:r>
        <w:br w:type="page"/>
      </w:r>
    </w:p>
    <w:p w14:paraId="7168B809" w14:textId="23413253" w:rsidR="002D3855" w:rsidRDefault="00E63081" w:rsidP="00991042">
      <w:pPr>
        <w:pStyle w:val="1"/>
      </w:pPr>
      <w:bookmarkStart w:id="4" w:name="_Toc47547941"/>
      <w:r>
        <w:lastRenderedPageBreak/>
        <w:t>Chapter 1: Introduction</w:t>
      </w:r>
      <w:bookmarkEnd w:id="4"/>
    </w:p>
    <w:p w14:paraId="66F81C54" w14:textId="77777777" w:rsidR="00BC2E52" w:rsidRDefault="00BC2E52">
      <w:pPr>
        <w:spacing w:before="0" w:after="160" w:line="259" w:lineRule="auto"/>
        <w:jc w:val="left"/>
        <w:rPr>
          <w:rFonts w:eastAsiaTheme="majorEastAsia" w:cstheme="majorBidi"/>
          <w:b/>
          <w:spacing w:val="24"/>
          <w:sz w:val="40"/>
          <w:szCs w:val="32"/>
        </w:rPr>
      </w:pPr>
      <w:r>
        <w:br w:type="page"/>
      </w:r>
    </w:p>
    <w:p w14:paraId="3DCBCDC9" w14:textId="1B1A44A8" w:rsidR="00033F8A" w:rsidRPr="00356223" w:rsidRDefault="00356223" w:rsidP="007C11D5">
      <w:pPr>
        <w:pStyle w:val="1"/>
      </w:pPr>
      <w:bookmarkStart w:id="5" w:name="_Toc47547942"/>
      <w:r w:rsidRPr="00BB7E55">
        <w:lastRenderedPageBreak/>
        <w:t>Chapter</w:t>
      </w:r>
      <w:r w:rsidR="00BB7E55">
        <w:t xml:space="preserve"> 2</w:t>
      </w:r>
      <w:r>
        <w:t xml:space="preserve">: Introduction - </w:t>
      </w:r>
      <w:r w:rsidR="00874A5D" w:rsidRPr="00874A5D">
        <w:t xml:space="preserve">History of </w:t>
      </w:r>
      <w:r w:rsidR="008C6870">
        <w:t>Data Mining</w:t>
      </w:r>
      <w:bookmarkEnd w:id="5"/>
    </w:p>
    <w:p w14:paraId="0B88014A" w14:textId="1BAF02F2" w:rsidR="003258F9" w:rsidRDefault="00F479E2" w:rsidP="00F479E2">
      <w:pPr>
        <w:pStyle w:val="2"/>
        <w:ind w:left="0" w:firstLine="288"/>
      </w:pPr>
      <w:bookmarkStart w:id="6" w:name="_Toc47547943"/>
      <w:r>
        <w:t>2.1 D</w:t>
      </w:r>
      <w:r w:rsidR="003258F9">
        <w:t>ata mining</w:t>
      </w:r>
      <w:bookmarkEnd w:id="6"/>
    </w:p>
    <w:p w14:paraId="73799713" w14:textId="264EAE2A" w:rsidR="003258F9" w:rsidRDefault="003A6B68" w:rsidP="00AD6C76">
      <w:pPr>
        <w:ind w:firstLine="288"/>
        <w:rPr>
          <w:rFonts w:eastAsia="Times New Roman"/>
          <w:szCs w:val="24"/>
          <w:lang w:eastAsia="el-GR"/>
        </w:rPr>
      </w:pPr>
      <w:r>
        <w:rPr>
          <w:rFonts w:eastAsia="Times New Roman"/>
          <w:szCs w:val="24"/>
          <w:lang w:eastAsia="el-GR"/>
        </w:rPr>
        <w:t>The computerization of our society has substantially enhanced our capabilities for both generating and collecting data from diverse sources</w:t>
      </w:r>
      <w:r w:rsidR="00BB7E55">
        <w:rPr>
          <w:rFonts w:eastAsia="Times New Roman"/>
          <w:szCs w:val="24"/>
          <w:lang w:eastAsia="el-GR"/>
        </w:rPr>
        <w:fldChar w:fldCharType="begin" w:fldLock="1"/>
      </w:r>
      <w:r w:rsidR="00BB7E55">
        <w:rPr>
          <w:rFonts w:eastAsia="Times New Roman"/>
          <w:szCs w:val="24"/>
          <w:lang w:eastAsia="el-GR"/>
        </w:rPr>
        <w:instrText>ADDIN CSL_CITATION {"citationItems":[{"id":"ITEM-1","itemData":{"author":[{"dropping-particle":"","family":"Larose","given":"Daniel T","non-dropping-particle":"","parse-names":false,"suffix":""},{"dropping-particle":"","family":"Larose","given":"Chantal D","non-dropping-particle":"","parse-names":false,"suffix":""}],"id":"ITEM-1","issued":{"date-parts":[["2014"]]},"publisher":"John Wiley &amp; Sons","title":"Discovering knowledge in data: an introduction to data mining","type":"book","volume":"4"},"uris":["http://www.mendeley.com/documents/?uuid=886cc1f7-a703-474d-8c14-786e9d988c05"]}],"mendeley":{"formattedCitation":"(Larose &amp; Larose, 2014)","plainTextFormattedCitation":"(Larose &amp; Larose, 2014)"},"properties":{"noteIndex":0},"schema":"https://github.com/citation-style-language/schema/raw/master/csl-citation.json"}</w:instrText>
      </w:r>
      <w:r w:rsidR="00BB7E55">
        <w:rPr>
          <w:rFonts w:eastAsia="Times New Roman"/>
          <w:szCs w:val="24"/>
          <w:lang w:eastAsia="el-GR"/>
        </w:rPr>
        <w:fldChar w:fldCharType="separate"/>
      </w:r>
      <w:r w:rsidR="00BB7E55" w:rsidRPr="00BB7E55">
        <w:rPr>
          <w:rFonts w:eastAsia="Times New Roman"/>
          <w:noProof/>
          <w:szCs w:val="24"/>
          <w:lang w:eastAsia="el-GR"/>
        </w:rPr>
        <w:t>(Larose &amp; Larose, 2014)</w:t>
      </w:r>
      <w:r w:rsidR="00BB7E55">
        <w:rPr>
          <w:rFonts w:eastAsia="Times New Roman"/>
          <w:szCs w:val="24"/>
          <w:lang w:eastAsia="el-GR"/>
        </w:rPr>
        <w:fldChar w:fldCharType="end"/>
      </w:r>
      <w:r>
        <w:rPr>
          <w:rFonts w:eastAsia="Times New Roman"/>
          <w:szCs w:val="24"/>
          <w:lang w:eastAsia="el-GR"/>
        </w:rPr>
        <w:t>. A tremendous amount of data has flooded almost every aspect of our lives. This explosive growth in stored or transient data has generated an urgent need for new techniques and automated tools that can intelligently assist us in transforming the vast amounts of data into useful information and knowledge. This has led to the generation of a promising and flourishing frontier in computer science called data mining and its various applications.</w:t>
      </w:r>
    </w:p>
    <w:p w14:paraId="59E004FA" w14:textId="77777777" w:rsidR="00AD6C76" w:rsidRDefault="003A6B68" w:rsidP="00F479E2">
      <w:pPr>
        <w:ind w:firstLine="288"/>
        <w:rPr>
          <w:rFonts w:eastAsia="Times New Roman"/>
          <w:szCs w:val="24"/>
          <w:lang w:eastAsia="el-GR"/>
        </w:rPr>
      </w:pPr>
      <w:r>
        <w:rPr>
          <w:rFonts w:eastAsia="Times New Roman"/>
          <w:szCs w:val="24"/>
          <w:lang w:eastAsia="el-GR"/>
        </w:rPr>
        <w:t>Data mining is the process of discovering meaningful new correlations, patterns and trends by sifting through large amounts of data stored in repositories, using pattern recognition technologies as well as statistical and mathematical techniques.</w:t>
      </w:r>
    </w:p>
    <w:p w14:paraId="44285F18" w14:textId="4A91A390" w:rsidR="00AD6C76" w:rsidRDefault="00596B0A" w:rsidP="00F479E2">
      <w:pPr>
        <w:ind w:firstLine="288"/>
        <w:rPr>
          <w:rFonts w:eastAsia="Times New Roman"/>
          <w:szCs w:val="24"/>
          <w:lang w:eastAsia="el-GR"/>
        </w:rPr>
      </w:pPr>
      <w:r>
        <w:rPr>
          <w:rFonts w:eastAsia="Times New Roman"/>
          <w:szCs w:val="24"/>
          <w:lang w:eastAsia="el-GR"/>
        </w:rPr>
        <w:t>I</w:t>
      </w:r>
      <w:r w:rsidR="00AD6C76" w:rsidRPr="00207489">
        <w:rPr>
          <w:rFonts w:eastAsia="Times New Roman"/>
          <w:szCs w:val="24"/>
          <w:lang w:eastAsia="el-GR"/>
        </w:rPr>
        <w:t>ts foundation comprises three intertwined scientific disciplines: statistics (the numeric study of data relationships), artificial intelligence (human-like intelligence displayed by software and/or machines) and machine learning (algorithms that can learn from data to make predictions)</w:t>
      </w:r>
      <w:r w:rsidR="009E4A51">
        <w:rPr>
          <w:rFonts w:eastAsia="Times New Roman"/>
          <w:szCs w:val="24"/>
          <w:lang w:eastAsia="el-GR"/>
        </w:rPr>
        <w:t xml:space="preserve"> (Figure 1)</w:t>
      </w:r>
      <w:r w:rsidR="00AD6C76" w:rsidRPr="00207489">
        <w:rPr>
          <w:rFonts w:eastAsia="Times New Roman"/>
          <w:szCs w:val="24"/>
          <w:lang w:eastAsia="el-GR"/>
        </w:rPr>
        <w:t>. What was old is new again, as data mining technology keeps evolving to keep pace with the limitless potential of big data and affordable computing power.</w:t>
      </w:r>
      <w:r w:rsidR="00AD6C76" w:rsidRPr="003A6B68">
        <w:rPr>
          <w:rFonts w:eastAsia="Times New Roman"/>
          <w:szCs w:val="24"/>
          <w:lang w:eastAsia="el-GR"/>
        </w:rPr>
        <w:t xml:space="preserve"> </w:t>
      </w:r>
      <w:r w:rsidR="00AD6C76" w:rsidRPr="00980C89">
        <w:rPr>
          <w:rFonts w:eastAsia="Times New Roman"/>
          <w:szCs w:val="24"/>
          <w:lang w:eastAsia="el-GR"/>
        </w:rPr>
        <w:t>Data mining is widely used in business (insurance, banking, retail), science research (astronomy, medicine), and government security (detection of criminals and terrorists).</w:t>
      </w:r>
      <w:r w:rsidR="00AD6C76" w:rsidRPr="00AA46CE">
        <w:rPr>
          <w:rFonts w:eastAsia="Times New Roman"/>
          <w:szCs w:val="24"/>
          <w:lang w:eastAsia="el-GR"/>
        </w:rPr>
        <w:t xml:space="preserve"> </w:t>
      </w:r>
      <w:r w:rsidR="00AD6C76" w:rsidRPr="00980C89">
        <w:rPr>
          <w:rFonts w:eastAsia="Times New Roman"/>
          <w:szCs w:val="24"/>
          <w:lang w:eastAsia="el-GR"/>
        </w:rPr>
        <w:t>One of the earliest successful applications of data mining</w:t>
      </w:r>
      <w:r w:rsidR="00AD6C76">
        <w:rPr>
          <w:rFonts w:eastAsia="Times New Roman"/>
          <w:szCs w:val="24"/>
          <w:lang w:eastAsia="el-GR"/>
        </w:rPr>
        <w:t xml:space="preserve"> </w:t>
      </w:r>
      <w:r w:rsidR="00AD6C76" w:rsidRPr="00980C89">
        <w:rPr>
          <w:rFonts w:eastAsia="Times New Roman"/>
          <w:szCs w:val="24"/>
          <w:lang w:eastAsia="el-GR"/>
        </w:rPr>
        <w:t>was credit-card-fraud detection.</w:t>
      </w:r>
    </w:p>
    <w:p w14:paraId="5696A676" w14:textId="17539568" w:rsidR="00AD6C76" w:rsidRDefault="009E4A51" w:rsidP="00AD6C76">
      <w:pPr>
        <w:ind w:firstLine="720"/>
        <w:rPr>
          <w:rFonts w:eastAsia="Times New Roman"/>
          <w:szCs w:val="24"/>
          <w:lang w:eastAsia="el-GR"/>
        </w:rPr>
      </w:pPr>
      <w:r>
        <w:rPr>
          <w:rFonts w:eastAsia="Times New Roman"/>
          <w:noProof/>
          <w:szCs w:val="24"/>
          <w:lang w:val="el-GR" w:eastAsia="el-GR"/>
        </w:rPr>
        <w:lastRenderedPageBreak/>
        <w:drawing>
          <wp:inline distT="0" distB="0" distL="0" distR="0" wp14:anchorId="40A1005F" wp14:editId="0E97C32A">
            <wp:extent cx="4276725" cy="2850978"/>
            <wp:effectExtent l="0" t="0" r="0" b="6985"/>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mining.jpg"/>
                    <pic:cNvPicPr/>
                  </pic:nvPicPr>
                  <pic:blipFill>
                    <a:blip r:embed="rId9">
                      <a:extLst>
                        <a:ext uri="{28A0092B-C50C-407E-A947-70E740481C1C}">
                          <a14:useLocalDpi xmlns:a14="http://schemas.microsoft.com/office/drawing/2010/main" val="0"/>
                        </a:ext>
                      </a:extLst>
                    </a:blip>
                    <a:stretch>
                      <a:fillRect/>
                    </a:stretch>
                  </pic:blipFill>
                  <pic:spPr>
                    <a:xfrm>
                      <a:off x="0" y="0"/>
                      <a:ext cx="4279103" cy="2852563"/>
                    </a:xfrm>
                    <a:prstGeom prst="rect">
                      <a:avLst/>
                    </a:prstGeom>
                  </pic:spPr>
                </pic:pic>
              </a:graphicData>
            </a:graphic>
          </wp:inline>
        </w:drawing>
      </w:r>
    </w:p>
    <w:p w14:paraId="0E62D509" w14:textId="0EA5125F" w:rsidR="009E4A51" w:rsidRPr="009E4A51" w:rsidRDefault="009E4A51" w:rsidP="00AD6C76">
      <w:pPr>
        <w:ind w:firstLine="720"/>
        <w:rPr>
          <w:rFonts w:eastAsia="Times New Roman"/>
          <w:i/>
          <w:szCs w:val="24"/>
          <w:lang w:eastAsia="el-GR"/>
        </w:rPr>
      </w:pPr>
      <w:r w:rsidRPr="009E4A51">
        <w:rPr>
          <w:rFonts w:eastAsia="Times New Roman"/>
          <w:i/>
          <w:szCs w:val="24"/>
          <w:lang w:eastAsia="el-GR"/>
        </w:rPr>
        <w:t>Figure 1: Scientific disciplines that comprise the foundations of data mining</w:t>
      </w:r>
    </w:p>
    <w:p w14:paraId="21ADC362" w14:textId="01A55693" w:rsidR="003A6B68" w:rsidRDefault="00AD6C76" w:rsidP="00F479E2">
      <w:pPr>
        <w:pStyle w:val="2"/>
        <w:rPr>
          <w:rFonts w:eastAsia="Times New Roman"/>
          <w:szCs w:val="24"/>
          <w:lang w:eastAsia="el-GR"/>
        </w:rPr>
      </w:pPr>
      <w:bookmarkStart w:id="7" w:name="_Toc47547944"/>
      <w:r>
        <w:t xml:space="preserve">2.2 </w:t>
      </w:r>
      <w:r w:rsidRPr="00E92E58">
        <w:t>Roots</w:t>
      </w:r>
      <w:r w:rsidRPr="00874A5D">
        <w:t xml:space="preserve"> of </w:t>
      </w:r>
      <w:r w:rsidR="00F479E2">
        <w:t>Data Mining</w:t>
      </w:r>
      <w:bookmarkEnd w:id="7"/>
    </w:p>
    <w:p w14:paraId="204B5C41" w14:textId="77777777" w:rsidR="00544FD0" w:rsidRDefault="003A6B68" w:rsidP="00544FD0">
      <w:pPr>
        <w:ind w:firstLine="288"/>
        <w:rPr>
          <w:rFonts w:eastAsia="Times New Roman"/>
          <w:szCs w:val="24"/>
          <w:lang w:eastAsia="el-GR"/>
        </w:rPr>
      </w:pPr>
      <w:r w:rsidRPr="003A6B68">
        <w:rPr>
          <w:rFonts w:eastAsia="Times New Roman"/>
          <w:szCs w:val="24"/>
          <w:lang w:eastAsia="el-GR"/>
        </w:rPr>
        <w:t>Data mining can be viewed as the result of the natural evolution of information technology. The database and data management industry evolved in the development of several critical functionalities</w:t>
      </w:r>
      <w:r w:rsidR="00180E69">
        <w:rPr>
          <w:rFonts w:eastAsia="Times New Roman"/>
          <w:szCs w:val="24"/>
          <w:lang w:eastAsia="el-GR"/>
        </w:rPr>
        <w:t>,</w:t>
      </w:r>
      <w:r w:rsidR="00AD6C76">
        <w:rPr>
          <w:rFonts w:eastAsia="Times New Roman"/>
          <w:szCs w:val="24"/>
          <w:lang w:eastAsia="el-GR"/>
        </w:rPr>
        <w:t xml:space="preserve"> </w:t>
      </w:r>
      <w:r w:rsidRPr="003A6B68">
        <w:rPr>
          <w:rFonts w:eastAsia="Times New Roman"/>
          <w:szCs w:val="24"/>
          <w:lang w:eastAsia="el-GR"/>
        </w:rPr>
        <w:t>data co</w:t>
      </w:r>
      <w:r w:rsidR="00AD6C76">
        <w:rPr>
          <w:rFonts w:eastAsia="Times New Roman"/>
          <w:szCs w:val="24"/>
          <w:lang w:eastAsia="el-GR"/>
        </w:rPr>
        <w:t>llection and data base creation</w:t>
      </w:r>
      <w:r w:rsidRPr="003A6B68">
        <w:rPr>
          <w:rFonts w:eastAsia="Times New Roman"/>
          <w:szCs w:val="24"/>
          <w:lang w:eastAsia="el-GR"/>
        </w:rPr>
        <w:t>, data management</w:t>
      </w:r>
      <w:r w:rsidR="00AD6C76">
        <w:rPr>
          <w:rFonts w:eastAsia="Times New Roman"/>
          <w:szCs w:val="24"/>
          <w:lang w:eastAsia="el-GR"/>
        </w:rPr>
        <w:t xml:space="preserve"> </w:t>
      </w:r>
      <w:r w:rsidRPr="003A6B68">
        <w:rPr>
          <w:rFonts w:eastAsia="Times New Roman"/>
          <w:szCs w:val="24"/>
          <w:lang w:eastAsia="el-GR"/>
        </w:rPr>
        <w:t>(including data storage and retrieval and database transaction processing) and advanced data analysis (involving data warehousing and data mining)</w:t>
      </w:r>
      <w:r w:rsidR="00180E69" w:rsidRPr="00180E69">
        <w:rPr>
          <w:rFonts w:eastAsia="Times New Roman"/>
          <w:szCs w:val="24"/>
          <w:lang w:eastAsia="el-GR"/>
        </w:rPr>
        <w:t xml:space="preserve"> </w:t>
      </w:r>
      <w:r w:rsidR="00180E69" w:rsidRPr="003A6B68">
        <w:rPr>
          <w:rFonts w:eastAsia="Times New Roman"/>
          <w:szCs w:val="24"/>
          <w:lang w:eastAsia="el-GR"/>
        </w:rPr>
        <w:t>(</w:t>
      </w:r>
      <w:r w:rsidR="00180E69">
        <w:rPr>
          <w:rFonts w:eastAsia="Times New Roman"/>
          <w:szCs w:val="24"/>
          <w:lang w:eastAsia="el-GR"/>
        </w:rPr>
        <w:t>Figure 2</w:t>
      </w:r>
      <w:r w:rsidR="00180E69" w:rsidRPr="003A6B68">
        <w:rPr>
          <w:rFonts w:eastAsia="Times New Roman"/>
          <w:szCs w:val="24"/>
          <w:lang w:eastAsia="el-GR"/>
        </w:rPr>
        <w:t>)</w:t>
      </w:r>
      <w:r w:rsidRPr="003A6B68">
        <w:rPr>
          <w:rFonts w:eastAsia="Times New Roman"/>
          <w:szCs w:val="24"/>
          <w:lang w:eastAsia="el-GR"/>
        </w:rPr>
        <w:t>.</w:t>
      </w:r>
      <w:r w:rsidR="00AD6C76">
        <w:rPr>
          <w:rFonts w:eastAsia="Times New Roman"/>
          <w:szCs w:val="24"/>
          <w:lang w:eastAsia="el-GR"/>
        </w:rPr>
        <w:t xml:space="preserve"> </w:t>
      </w:r>
    </w:p>
    <w:p w14:paraId="6BAC55E2" w14:textId="3551DB00" w:rsidR="00544FD0" w:rsidRDefault="00544FD0" w:rsidP="00544FD0">
      <w:pPr>
        <w:ind w:firstLine="288"/>
        <w:rPr>
          <w:rFonts w:eastAsia="Times New Roman"/>
          <w:szCs w:val="24"/>
          <w:lang w:eastAsia="el-GR"/>
        </w:rPr>
      </w:pPr>
      <w:r w:rsidRPr="00980C89">
        <w:rPr>
          <w:rFonts w:eastAsia="Times New Roman"/>
          <w:szCs w:val="24"/>
          <w:lang w:eastAsia="el-GR"/>
        </w:rPr>
        <w:t>As computer storage capacities increased during the 1980s, many companies began to store more transactional data. The resulting record collections, often called data warehouses, were too large to be analyzed with traditional statistical approaches. Several computer science conferences and workshops were held to consider how recent advances in the field of artificial intelligence (AI)—such as discoveries from expert systems, genetic algorithms, machine learning, and neural networks—could be adapted for knowledge discovery (the preferred term in the computer science community). The process led in 1995 to the First International Conference on Knowledge Discovery and Data Mining, held in Montreal, and the launch in 1997 of the journal Data Mining and Knowledge Discovery. This was also the period when many early data-mining companies were formed and products were introduced.</w:t>
      </w:r>
      <w:r w:rsidRPr="00AD6C76">
        <w:rPr>
          <w:rFonts w:eastAsia="Times New Roman"/>
          <w:szCs w:val="24"/>
          <w:lang w:eastAsia="el-GR"/>
        </w:rPr>
        <w:t xml:space="preserve"> </w:t>
      </w:r>
      <w:r w:rsidRPr="003A6B68">
        <w:rPr>
          <w:rFonts w:eastAsia="Times New Roman"/>
          <w:szCs w:val="24"/>
          <w:lang w:eastAsia="el-GR"/>
        </w:rPr>
        <w:t xml:space="preserve">Nowadays numerous database </w:t>
      </w:r>
      <w:r w:rsidRPr="003A6B68">
        <w:rPr>
          <w:rFonts w:eastAsia="Times New Roman"/>
          <w:szCs w:val="24"/>
          <w:lang w:eastAsia="el-GR"/>
        </w:rPr>
        <w:lastRenderedPageBreak/>
        <w:t>systems offer query and transaction processing as common practice. Advanced data analysis has naturally become the next step.</w:t>
      </w:r>
    </w:p>
    <w:p w14:paraId="118B1890" w14:textId="3BF7E10F" w:rsidR="003A6B68" w:rsidRDefault="003A6B68" w:rsidP="00544FD0">
      <w:pPr>
        <w:ind w:firstLine="288"/>
        <w:rPr>
          <w:rFonts w:eastAsia="Times New Roman"/>
          <w:szCs w:val="24"/>
          <w:lang w:eastAsia="el-GR"/>
        </w:rPr>
      </w:pPr>
    </w:p>
    <w:p w14:paraId="79275B7C" w14:textId="04DE4187" w:rsidR="003A6B68" w:rsidRDefault="003A6B68" w:rsidP="003A6B68">
      <w:pPr>
        <w:ind w:firstLine="720"/>
        <w:rPr>
          <w:rFonts w:eastAsia="Times New Roman"/>
          <w:szCs w:val="24"/>
          <w:lang w:eastAsia="el-GR"/>
        </w:rPr>
      </w:pPr>
      <w:r>
        <w:rPr>
          <w:rFonts w:eastAsia="Times New Roman"/>
          <w:noProof/>
          <w:szCs w:val="24"/>
          <w:lang w:val="el-GR" w:eastAsia="el-GR"/>
        </w:rPr>
        <w:drawing>
          <wp:inline distT="0" distB="0" distL="0" distR="0" wp14:anchorId="5D849C9A" wp14:editId="76D2D84D">
            <wp:extent cx="5114925" cy="4499610"/>
            <wp:effectExtent l="0" t="0" r="9525"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PNG"/>
                    <pic:cNvPicPr/>
                  </pic:nvPicPr>
                  <pic:blipFill>
                    <a:blip r:embed="rId10">
                      <a:extLst>
                        <a:ext uri="{28A0092B-C50C-407E-A947-70E740481C1C}">
                          <a14:useLocalDpi xmlns:a14="http://schemas.microsoft.com/office/drawing/2010/main" val="0"/>
                        </a:ext>
                      </a:extLst>
                    </a:blip>
                    <a:stretch>
                      <a:fillRect/>
                    </a:stretch>
                  </pic:blipFill>
                  <pic:spPr>
                    <a:xfrm>
                      <a:off x="0" y="0"/>
                      <a:ext cx="5114925" cy="4499610"/>
                    </a:xfrm>
                    <a:prstGeom prst="rect">
                      <a:avLst/>
                    </a:prstGeom>
                  </pic:spPr>
                </pic:pic>
              </a:graphicData>
            </a:graphic>
          </wp:inline>
        </w:drawing>
      </w:r>
    </w:p>
    <w:p w14:paraId="67C2A3CE" w14:textId="24AEE345" w:rsidR="003A6B68" w:rsidRPr="00F479E2" w:rsidRDefault="003A6B68" w:rsidP="00F479E2">
      <w:pPr>
        <w:jc w:val="center"/>
        <w:rPr>
          <w:rFonts w:eastAsia="Times New Roman"/>
          <w:i/>
          <w:szCs w:val="24"/>
          <w:lang w:eastAsia="el-GR"/>
        </w:rPr>
      </w:pPr>
      <w:r w:rsidRPr="00F479E2">
        <w:rPr>
          <w:rFonts w:eastAsia="Times New Roman"/>
          <w:i/>
          <w:szCs w:val="24"/>
          <w:lang w:eastAsia="el-GR"/>
        </w:rPr>
        <w:t>Figure</w:t>
      </w:r>
      <w:r w:rsidR="009E4A51">
        <w:rPr>
          <w:rFonts w:eastAsia="Times New Roman"/>
          <w:i/>
          <w:szCs w:val="24"/>
          <w:lang w:eastAsia="el-GR"/>
        </w:rPr>
        <w:t xml:space="preserve"> 2</w:t>
      </w:r>
      <w:r w:rsidRPr="00F479E2">
        <w:rPr>
          <w:rFonts w:eastAsia="Times New Roman"/>
          <w:i/>
          <w:szCs w:val="24"/>
          <w:lang w:eastAsia="el-GR"/>
        </w:rPr>
        <w:t>:</w:t>
      </w:r>
      <w:r w:rsidR="00F479E2" w:rsidRPr="00F479E2">
        <w:rPr>
          <w:rFonts w:eastAsia="Times New Roman"/>
          <w:i/>
          <w:szCs w:val="24"/>
          <w:lang w:eastAsia="el-GR"/>
        </w:rPr>
        <w:t xml:space="preserve"> </w:t>
      </w:r>
      <w:r w:rsidRPr="00F479E2">
        <w:rPr>
          <w:rFonts w:eastAsia="Times New Roman"/>
          <w:i/>
          <w:szCs w:val="24"/>
          <w:lang w:eastAsia="el-GR"/>
        </w:rPr>
        <w:t>The evolution of database system technology</w:t>
      </w:r>
    </w:p>
    <w:p w14:paraId="16AA9934" w14:textId="193C8C76" w:rsidR="009653EC" w:rsidRDefault="00F479E2" w:rsidP="009653EC">
      <w:pPr>
        <w:pStyle w:val="2"/>
      </w:pPr>
      <w:bookmarkStart w:id="8" w:name="_Toc47547945"/>
      <w:r>
        <w:t xml:space="preserve">2.3 </w:t>
      </w:r>
      <w:r w:rsidR="00596B0A">
        <w:t>Steps of processing</w:t>
      </w:r>
      <w:bookmarkEnd w:id="8"/>
    </w:p>
    <w:p w14:paraId="2F28F0CF" w14:textId="6F1F776C" w:rsidR="00596B0A" w:rsidRPr="00596B0A" w:rsidRDefault="00596B0A" w:rsidP="00596B0A">
      <w:pPr>
        <w:ind w:firstLine="288"/>
      </w:pPr>
      <w:r w:rsidRPr="00980C89">
        <w:rPr>
          <w:rFonts w:eastAsia="Times New Roman"/>
          <w:szCs w:val="24"/>
          <w:lang w:eastAsia="el-GR"/>
        </w:rPr>
        <w:t>The complete data-mining process involves multiple steps, from understanding the goals of a project and what data are available to implementing process changes based on the final analysis.</w:t>
      </w:r>
    </w:p>
    <w:p w14:paraId="5B8CF797" w14:textId="51FE58B9" w:rsidR="00596B0A" w:rsidRPr="00D41A28" w:rsidRDefault="00596B0A" w:rsidP="00596B0A">
      <w:pPr>
        <w:ind w:firstLine="288"/>
        <w:rPr>
          <w:rFonts w:eastAsia="Times New Roman"/>
          <w:szCs w:val="24"/>
          <w:lang w:eastAsia="el-GR"/>
        </w:rPr>
      </w:pPr>
      <w:r w:rsidRPr="00D41A28">
        <w:rPr>
          <w:rFonts w:eastAsia="Times New Roman"/>
          <w:szCs w:val="24"/>
          <w:lang w:eastAsia="el-GR"/>
        </w:rPr>
        <w:t>The knowledge discovery in databases (KDD) process is commonly defined with the</w:t>
      </w:r>
      <w:r>
        <w:rPr>
          <w:rFonts w:eastAsia="Times New Roman"/>
          <w:szCs w:val="24"/>
          <w:lang w:eastAsia="el-GR"/>
        </w:rPr>
        <w:t xml:space="preserve"> following</w:t>
      </w:r>
      <w:r w:rsidRPr="00D41A28">
        <w:rPr>
          <w:rFonts w:eastAsia="Times New Roman"/>
          <w:szCs w:val="24"/>
          <w:lang w:eastAsia="el-GR"/>
        </w:rPr>
        <w:t xml:space="preserve"> stages</w:t>
      </w:r>
      <w:r w:rsidR="009E4A51">
        <w:rPr>
          <w:rFonts w:eastAsia="Times New Roman"/>
          <w:szCs w:val="24"/>
          <w:lang w:eastAsia="el-GR"/>
        </w:rPr>
        <w:t xml:space="preserve"> (Figure 3)</w:t>
      </w:r>
      <w:r w:rsidRPr="00D41A28">
        <w:rPr>
          <w:rFonts w:eastAsia="Times New Roman"/>
          <w:szCs w:val="24"/>
          <w:lang w:eastAsia="el-GR"/>
        </w:rPr>
        <w:t>:</w:t>
      </w:r>
    </w:p>
    <w:p w14:paraId="70B92EC6" w14:textId="77777777" w:rsidR="00180E69" w:rsidRDefault="00180E69" w:rsidP="00180E69">
      <w:pPr>
        <w:numPr>
          <w:ilvl w:val="0"/>
          <w:numId w:val="9"/>
        </w:numPr>
        <w:spacing w:before="0" w:line="276" w:lineRule="auto"/>
        <w:jc w:val="left"/>
        <w:rPr>
          <w:rFonts w:eastAsia="Times New Roman"/>
          <w:szCs w:val="24"/>
          <w:lang w:eastAsia="el-GR"/>
        </w:rPr>
      </w:pPr>
      <w:r>
        <w:rPr>
          <w:rFonts w:eastAsia="Times New Roman"/>
          <w:szCs w:val="24"/>
          <w:lang w:eastAsia="el-GR"/>
        </w:rPr>
        <w:lastRenderedPageBreak/>
        <w:t>Data selection (where data relevant to the analysis are retrieved from the database)</w:t>
      </w:r>
    </w:p>
    <w:p w14:paraId="4B733895" w14:textId="18FC790C" w:rsidR="00180E69" w:rsidRDefault="00180E69" w:rsidP="00596B0A">
      <w:pPr>
        <w:numPr>
          <w:ilvl w:val="0"/>
          <w:numId w:val="9"/>
        </w:numPr>
        <w:spacing w:before="0" w:line="276" w:lineRule="auto"/>
        <w:jc w:val="left"/>
        <w:rPr>
          <w:rFonts w:eastAsia="Times New Roman"/>
          <w:szCs w:val="24"/>
          <w:lang w:eastAsia="el-GR"/>
        </w:rPr>
      </w:pPr>
      <w:r>
        <w:rPr>
          <w:rFonts w:eastAsia="Times New Roman"/>
          <w:szCs w:val="24"/>
          <w:lang w:eastAsia="el-GR"/>
        </w:rPr>
        <w:t>Data preprocessing:</w:t>
      </w:r>
    </w:p>
    <w:p w14:paraId="4EFA72F5" w14:textId="2F64DCB1" w:rsidR="00596B0A" w:rsidRDefault="00180E69" w:rsidP="00180E69">
      <w:pPr>
        <w:spacing w:before="0" w:line="276" w:lineRule="auto"/>
        <w:ind w:left="1080"/>
        <w:jc w:val="left"/>
        <w:rPr>
          <w:rFonts w:eastAsia="Times New Roman"/>
          <w:szCs w:val="24"/>
          <w:lang w:eastAsia="el-GR"/>
        </w:rPr>
      </w:pPr>
      <w:r>
        <w:rPr>
          <w:rFonts w:eastAsia="Times New Roman"/>
          <w:szCs w:val="24"/>
          <w:lang w:eastAsia="el-GR"/>
        </w:rPr>
        <w:t xml:space="preserve">a. </w:t>
      </w:r>
      <w:r w:rsidR="00596B0A">
        <w:rPr>
          <w:rFonts w:eastAsia="Times New Roman"/>
          <w:szCs w:val="24"/>
          <w:lang w:eastAsia="el-GR"/>
        </w:rPr>
        <w:t>Data cleaning (to remove noise and inconsistent data)</w:t>
      </w:r>
    </w:p>
    <w:p w14:paraId="7919057B" w14:textId="19D0FD70" w:rsidR="00596B0A" w:rsidRDefault="00180E69" w:rsidP="00180E69">
      <w:pPr>
        <w:spacing w:before="0" w:line="276" w:lineRule="auto"/>
        <w:ind w:left="720" w:firstLine="360"/>
        <w:jc w:val="left"/>
        <w:rPr>
          <w:rFonts w:eastAsia="Times New Roman"/>
          <w:szCs w:val="24"/>
          <w:lang w:eastAsia="el-GR"/>
        </w:rPr>
      </w:pPr>
      <w:r>
        <w:rPr>
          <w:rFonts w:eastAsia="Times New Roman"/>
          <w:szCs w:val="24"/>
          <w:lang w:eastAsia="el-GR"/>
        </w:rPr>
        <w:t xml:space="preserve">b. </w:t>
      </w:r>
      <w:r w:rsidR="00596B0A">
        <w:rPr>
          <w:rFonts w:eastAsia="Times New Roman"/>
          <w:szCs w:val="24"/>
          <w:lang w:eastAsia="el-GR"/>
        </w:rPr>
        <w:t>Data integration (where multiple data sources may be combined</w:t>
      </w:r>
      <w:r w:rsidR="00596B0A" w:rsidRPr="0095611D">
        <w:rPr>
          <w:rFonts w:eastAsia="Times New Roman"/>
          <w:szCs w:val="24"/>
          <w:lang w:eastAsia="el-GR"/>
        </w:rPr>
        <w:t>)</w:t>
      </w:r>
    </w:p>
    <w:p w14:paraId="65D9B4F1" w14:textId="1FDF013B" w:rsidR="00596B0A" w:rsidRPr="00180E69" w:rsidRDefault="00596B0A" w:rsidP="00180E69">
      <w:pPr>
        <w:pStyle w:val="ac"/>
        <w:numPr>
          <w:ilvl w:val="0"/>
          <w:numId w:val="9"/>
        </w:numPr>
        <w:spacing w:before="0" w:line="276" w:lineRule="auto"/>
        <w:jc w:val="left"/>
        <w:rPr>
          <w:rFonts w:eastAsia="Times New Roman"/>
          <w:szCs w:val="24"/>
          <w:lang w:eastAsia="el-GR"/>
        </w:rPr>
      </w:pPr>
      <w:r w:rsidRPr="00180E69">
        <w:rPr>
          <w:rFonts w:eastAsia="Times New Roman"/>
          <w:szCs w:val="24"/>
          <w:lang w:eastAsia="el-GR"/>
        </w:rPr>
        <w:t>Data transformation (where data are transformed and consolidated into forms appropriate for mining by performing summary or aggregation operations)</w:t>
      </w:r>
    </w:p>
    <w:p w14:paraId="6BFF5E9C" w14:textId="77777777" w:rsidR="00596B0A" w:rsidRDefault="00596B0A" w:rsidP="00596B0A">
      <w:pPr>
        <w:numPr>
          <w:ilvl w:val="0"/>
          <w:numId w:val="9"/>
        </w:numPr>
        <w:spacing w:before="0" w:line="276" w:lineRule="auto"/>
        <w:jc w:val="left"/>
        <w:rPr>
          <w:rFonts w:eastAsia="Times New Roman"/>
          <w:szCs w:val="24"/>
          <w:lang w:eastAsia="el-GR"/>
        </w:rPr>
      </w:pPr>
      <w:r>
        <w:rPr>
          <w:rFonts w:eastAsia="Times New Roman"/>
          <w:szCs w:val="24"/>
          <w:lang w:eastAsia="el-GR"/>
        </w:rPr>
        <w:t>Data mining techniques (an essential process where intelligent methods are applied to extract data patters)</w:t>
      </w:r>
    </w:p>
    <w:p w14:paraId="3EDD7770" w14:textId="77777777" w:rsidR="00596B0A" w:rsidRDefault="00596B0A" w:rsidP="00596B0A">
      <w:pPr>
        <w:numPr>
          <w:ilvl w:val="0"/>
          <w:numId w:val="9"/>
        </w:numPr>
        <w:spacing w:before="0" w:line="276" w:lineRule="auto"/>
        <w:jc w:val="left"/>
        <w:rPr>
          <w:rFonts w:eastAsia="Times New Roman"/>
          <w:szCs w:val="24"/>
          <w:lang w:eastAsia="el-GR"/>
        </w:rPr>
      </w:pPr>
      <w:r>
        <w:rPr>
          <w:rFonts w:eastAsia="Times New Roman"/>
          <w:szCs w:val="24"/>
          <w:lang w:eastAsia="el-GR"/>
        </w:rPr>
        <w:t>Pattern evaluation (to identify the truly interesting patterns representing knowledge based or interestingness measures)</w:t>
      </w:r>
    </w:p>
    <w:p w14:paraId="599EFFC9" w14:textId="247665E3" w:rsidR="00596B0A" w:rsidRDefault="00596B0A" w:rsidP="00F479E2">
      <w:pPr>
        <w:numPr>
          <w:ilvl w:val="0"/>
          <w:numId w:val="9"/>
        </w:numPr>
        <w:spacing w:before="0" w:line="276" w:lineRule="auto"/>
        <w:jc w:val="left"/>
        <w:rPr>
          <w:rFonts w:eastAsia="Times New Roman"/>
          <w:szCs w:val="24"/>
          <w:lang w:eastAsia="el-GR"/>
        </w:rPr>
      </w:pPr>
      <w:r>
        <w:rPr>
          <w:rFonts w:eastAsia="Times New Roman"/>
          <w:szCs w:val="24"/>
          <w:lang w:eastAsia="el-GR"/>
        </w:rPr>
        <w:t>Knowledge presentation (where visualization and knowledge representation techniques are used to present mined knowledge to users)</w:t>
      </w:r>
    </w:p>
    <w:p w14:paraId="6D2F7D65" w14:textId="77777777" w:rsidR="009E4A51" w:rsidRDefault="009E4A51" w:rsidP="009E4A51">
      <w:pPr>
        <w:spacing w:before="0" w:line="276" w:lineRule="auto"/>
        <w:ind w:left="1080"/>
        <w:jc w:val="left"/>
        <w:rPr>
          <w:rFonts w:eastAsia="Times New Roman"/>
          <w:szCs w:val="24"/>
          <w:lang w:eastAsia="el-GR"/>
        </w:rPr>
      </w:pPr>
    </w:p>
    <w:p w14:paraId="24795D32" w14:textId="714CC09F" w:rsidR="009E4A51" w:rsidRDefault="009E4A51" w:rsidP="009E4A51">
      <w:pPr>
        <w:spacing w:before="0" w:line="276" w:lineRule="auto"/>
        <w:jc w:val="left"/>
        <w:rPr>
          <w:rFonts w:eastAsia="Times New Roman"/>
          <w:szCs w:val="24"/>
          <w:lang w:eastAsia="el-GR"/>
        </w:rPr>
      </w:pPr>
      <w:r>
        <w:rPr>
          <w:rFonts w:eastAsia="Times New Roman"/>
          <w:noProof/>
          <w:szCs w:val="24"/>
          <w:lang w:val="el-GR" w:eastAsia="el-GR"/>
        </w:rPr>
        <w:drawing>
          <wp:inline distT="0" distB="0" distL="0" distR="0" wp14:anchorId="28868F65" wp14:editId="33B81D8F">
            <wp:extent cx="5274310" cy="3577590"/>
            <wp:effectExtent l="0" t="0" r="2540" b="3810"/>
            <wp:docPr id="7" name="Εικόνα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577590"/>
                    </a:xfrm>
                    <a:prstGeom prst="rect">
                      <a:avLst/>
                    </a:prstGeom>
                  </pic:spPr>
                </pic:pic>
              </a:graphicData>
            </a:graphic>
          </wp:inline>
        </w:drawing>
      </w:r>
    </w:p>
    <w:p w14:paraId="68831A1A" w14:textId="6C2E4174" w:rsidR="009E4A51" w:rsidRPr="009E4A51" w:rsidRDefault="009E4A51" w:rsidP="009E4A51">
      <w:pPr>
        <w:spacing w:before="0" w:line="276" w:lineRule="auto"/>
        <w:ind w:left="1080"/>
        <w:jc w:val="center"/>
        <w:rPr>
          <w:rFonts w:eastAsia="Times New Roman"/>
          <w:i/>
          <w:szCs w:val="24"/>
          <w:lang w:eastAsia="el-GR"/>
        </w:rPr>
      </w:pPr>
      <w:r w:rsidRPr="009E4A51">
        <w:rPr>
          <w:rFonts w:eastAsia="Times New Roman"/>
          <w:i/>
          <w:szCs w:val="24"/>
          <w:lang w:eastAsia="el-GR"/>
        </w:rPr>
        <w:t>Figure 3: Data mining process steps</w:t>
      </w:r>
    </w:p>
    <w:p w14:paraId="759675AB" w14:textId="50D02D55" w:rsidR="00596B0A" w:rsidRDefault="00F479E2" w:rsidP="00F479E2">
      <w:pPr>
        <w:pStyle w:val="2"/>
      </w:pPr>
      <w:bookmarkStart w:id="9" w:name="_Toc47547946"/>
      <w:r>
        <w:lastRenderedPageBreak/>
        <w:t xml:space="preserve">2.4 </w:t>
      </w:r>
      <w:r w:rsidR="00596B0A">
        <w:t>Data mining techniques</w:t>
      </w:r>
      <w:bookmarkEnd w:id="9"/>
    </w:p>
    <w:p w14:paraId="3C99DF90" w14:textId="1A0D7402" w:rsidR="00596B0A" w:rsidRDefault="00BC15BC" w:rsidP="00BC15BC">
      <w:pPr>
        <w:spacing w:before="0" w:after="160" w:line="259" w:lineRule="auto"/>
        <w:ind w:firstLine="288"/>
        <w:jc w:val="left"/>
      </w:pPr>
      <w:r>
        <w:t>Data mining involves seven common classes of techniques</w:t>
      </w:r>
      <w:r w:rsidR="009E4A51">
        <w:t xml:space="preserve"> </w:t>
      </w:r>
      <w:r>
        <w:t>(</w:t>
      </w:r>
      <w:r w:rsidR="009E4A51">
        <w:t>Figure 4</w:t>
      </w:r>
      <w:r>
        <w:t>)</w:t>
      </w:r>
      <w:r w:rsidR="00BB7E55">
        <w:fldChar w:fldCharType="begin" w:fldLock="1"/>
      </w:r>
      <w:r w:rsidR="00BB7E55">
        <w:instrText>ADDIN CSL_CITATION {"citationItems":[{"id":"ITEM-1","itemData":{"author":[{"dropping-particle":"","family":"Han","given":"Jiawei","non-dropping-particle":"","parse-names":false,"suffix":""},{"dropping-particle":"","family":"Pei","given":"Jian","non-dropping-particle":"","parse-names":false,"suffix":""},{"dropping-particle":"","family":"Kamber","given":"Micheline","non-dropping-particle":"","parse-names":false,"suffix":""}],"id":"ITEM-1","issued":{"date-parts":[["2011"]]},"publisher":"Elsevier","title":"Data mining: concepts and techniques","type":"book"},"uris":["http://www.mendeley.com/documents/?uuid=8478126f-7b29-4faf-aeb3-74dff8e8bda1"]}],"mendeley":{"formattedCitation":"(Han, Pei, &amp; Kamber, 2011)","plainTextFormattedCitation":"(Han, Pei, &amp; Kamber, 2011)","previouslyFormattedCitation":"(Han, Pei, &amp; Kamber, 2011)"},"properties":{"noteIndex":0},"schema":"https://github.com/citation-style-language/schema/raw/master/csl-citation.json"}</w:instrText>
      </w:r>
      <w:r w:rsidR="00BB7E55">
        <w:fldChar w:fldCharType="separate"/>
      </w:r>
      <w:r w:rsidR="00BB7E55" w:rsidRPr="00BB7E55">
        <w:rPr>
          <w:noProof/>
        </w:rPr>
        <w:t>(Han, Pei, &amp; Kamber, 2011)</w:t>
      </w:r>
      <w:r w:rsidR="00BB7E55">
        <w:fldChar w:fldCharType="end"/>
      </w:r>
      <w:r>
        <w:t>:</w:t>
      </w:r>
    </w:p>
    <w:p w14:paraId="35C4F97B" w14:textId="728DFE13" w:rsidR="00BC15BC" w:rsidRPr="00D41A28" w:rsidRDefault="00596B0A" w:rsidP="00BC15BC">
      <w:pPr>
        <w:ind w:firstLine="720"/>
        <w:rPr>
          <w:rFonts w:eastAsia="Times New Roman"/>
          <w:szCs w:val="24"/>
          <w:lang w:eastAsia="el-GR"/>
        </w:rPr>
      </w:pPr>
      <w:r w:rsidRPr="0008580C">
        <w:rPr>
          <w:rFonts w:eastAsia="Times New Roman"/>
          <w:szCs w:val="24"/>
          <w:lang w:eastAsia="el-GR"/>
        </w:rPr>
        <w:t>1.Classification:</w:t>
      </w:r>
      <w:r w:rsidR="00BC15BC">
        <w:rPr>
          <w:rFonts w:eastAsia="Times New Roman"/>
          <w:szCs w:val="24"/>
          <w:lang w:eastAsia="el-GR"/>
        </w:rPr>
        <w:t xml:space="preserve"> </w:t>
      </w:r>
      <w:r w:rsidRPr="0008580C">
        <w:rPr>
          <w:rFonts w:eastAsia="Times New Roman"/>
          <w:szCs w:val="24"/>
          <w:lang w:eastAsia="el-GR"/>
        </w:rPr>
        <w:t>This analysis is used to retrieve important and relevant information about data, and metadata. This data mining method helps to classify data in different classes.</w:t>
      </w:r>
      <w:r w:rsidR="00BC15BC" w:rsidRPr="00BC15BC">
        <w:rPr>
          <w:rFonts w:eastAsia="Times New Roman"/>
          <w:szCs w:val="24"/>
          <w:lang w:eastAsia="el-GR"/>
        </w:rPr>
        <w:t xml:space="preserve"> </w:t>
      </w:r>
      <w:r w:rsidR="00BC15BC" w:rsidRPr="00D41A28">
        <w:rPr>
          <w:rFonts w:eastAsia="Times New Roman"/>
          <w:szCs w:val="24"/>
          <w:lang w:eastAsia="el-GR"/>
        </w:rPr>
        <w:t>For example, an e-mail program might attempt to classify an e-mail as "legitimate" or as "spam".</w:t>
      </w:r>
    </w:p>
    <w:p w14:paraId="15057C5C" w14:textId="53F59AE5" w:rsidR="00BC15BC" w:rsidRPr="00D41A28" w:rsidRDefault="00596B0A" w:rsidP="00BC15BC">
      <w:pPr>
        <w:ind w:firstLine="720"/>
        <w:rPr>
          <w:rFonts w:eastAsia="Times New Roman"/>
          <w:szCs w:val="24"/>
          <w:lang w:eastAsia="el-GR"/>
        </w:rPr>
      </w:pPr>
      <w:r w:rsidRPr="0008580C">
        <w:rPr>
          <w:rFonts w:eastAsia="Times New Roman"/>
          <w:szCs w:val="24"/>
          <w:lang w:eastAsia="el-GR"/>
        </w:rPr>
        <w:t>2. Clustering:</w:t>
      </w:r>
      <w:r w:rsidR="00BC15BC">
        <w:rPr>
          <w:rFonts w:eastAsia="Times New Roman"/>
          <w:szCs w:val="24"/>
          <w:lang w:eastAsia="el-GR"/>
        </w:rPr>
        <w:t xml:space="preserve"> </w:t>
      </w:r>
      <w:r w:rsidRPr="0008580C">
        <w:rPr>
          <w:rFonts w:eastAsia="Times New Roman"/>
          <w:szCs w:val="24"/>
          <w:lang w:eastAsia="el-GR"/>
        </w:rPr>
        <w:t>Clustering analysis is a data mining technique to identify</w:t>
      </w:r>
      <w:r w:rsidR="00BC15BC" w:rsidRPr="00BC15BC">
        <w:rPr>
          <w:rFonts w:eastAsia="Times New Roman"/>
          <w:szCs w:val="24"/>
          <w:lang w:eastAsia="el-GR"/>
        </w:rPr>
        <w:t xml:space="preserve"> </w:t>
      </w:r>
      <w:r w:rsidR="00BC15BC" w:rsidRPr="00D41A28">
        <w:rPr>
          <w:rFonts w:eastAsia="Times New Roman"/>
          <w:szCs w:val="24"/>
          <w:lang w:eastAsia="el-GR"/>
        </w:rPr>
        <w:t>groups and structures in the data that are in some way or another "similar", without using known structures in the data.</w:t>
      </w:r>
      <w:r w:rsidRPr="0008580C">
        <w:rPr>
          <w:rFonts w:eastAsia="Times New Roman"/>
          <w:szCs w:val="24"/>
          <w:lang w:eastAsia="el-GR"/>
        </w:rPr>
        <w:t xml:space="preserve"> This process helps to understand the differences and similarities between the data.</w:t>
      </w:r>
      <w:r w:rsidR="00BC15BC" w:rsidRPr="00BC15BC">
        <w:rPr>
          <w:rFonts w:eastAsia="Times New Roman"/>
          <w:szCs w:val="24"/>
          <w:lang w:eastAsia="el-GR"/>
        </w:rPr>
        <w:t xml:space="preserve"> </w:t>
      </w:r>
    </w:p>
    <w:p w14:paraId="15865E48" w14:textId="288B5916" w:rsidR="00596B0A" w:rsidRDefault="00596B0A" w:rsidP="00596B0A">
      <w:pPr>
        <w:ind w:firstLine="720"/>
        <w:rPr>
          <w:rFonts w:eastAsia="Times New Roman"/>
          <w:szCs w:val="24"/>
          <w:lang w:eastAsia="el-GR"/>
        </w:rPr>
      </w:pPr>
      <w:r w:rsidRPr="0008580C">
        <w:rPr>
          <w:rFonts w:eastAsia="Times New Roman"/>
          <w:szCs w:val="24"/>
          <w:lang w:eastAsia="el-GR"/>
        </w:rPr>
        <w:t>3. Regression:</w:t>
      </w:r>
      <w:r w:rsidR="00BC15BC">
        <w:rPr>
          <w:rFonts w:eastAsia="Times New Roman"/>
          <w:szCs w:val="24"/>
          <w:lang w:eastAsia="el-GR"/>
        </w:rPr>
        <w:t xml:space="preserve"> </w:t>
      </w:r>
      <w:r w:rsidRPr="0008580C">
        <w:rPr>
          <w:rFonts w:eastAsia="Times New Roman"/>
          <w:szCs w:val="24"/>
          <w:lang w:eastAsia="el-GR"/>
        </w:rPr>
        <w:t>Regression analysis is the data mining method of identifying and analyzing the relationship between variables. It is used to identify the likelihood of a specific variable, given the presence of other variables.</w:t>
      </w:r>
    </w:p>
    <w:p w14:paraId="08BDB619" w14:textId="6280F446" w:rsidR="00F479E2" w:rsidRPr="0008580C" w:rsidRDefault="00596B0A" w:rsidP="00F479E2">
      <w:pPr>
        <w:ind w:firstLine="720"/>
        <w:rPr>
          <w:rFonts w:eastAsia="Times New Roman"/>
          <w:szCs w:val="24"/>
          <w:lang w:eastAsia="el-GR"/>
        </w:rPr>
      </w:pPr>
      <w:r w:rsidRPr="0008580C">
        <w:rPr>
          <w:rFonts w:eastAsia="Times New Roman"/>
          <w:szCs w:val="24"/>
          <w:lang w:eastAsia="el-GR"/>
        </w:rPr>
        <w:t>4. Association Rules:</w:t>
      </w:r>
      <w:r w:rsidR="00BC15BC">
        <w:rPr>
          <w:rFonts w:eastAsia="Times New Roman"/>
          <w:szCs w:val="24"/>
          <w:lang w:eastAsia="el-GR"/>
        </w:rPr>
        <w:t xml:space="preserve"> </w:t>
      </w:r>
      <w:r w:rsidRPr="0008580C">
        <w:rPr>
          <w:rFonts w:eastAsia="Times New Roman"/>
          <w:szCs w:val="24"/>
          <w:lang w:eastAsia="el-GR"/>
        </w:rPr>
        <w:t>This data mining technique helps to find the association between two or more Items. It discovers a hidden pattern in the data set.</w:t>
      </w:r>
    </w:p>
    <w:p w14:paraId="216451EC" w14:textId="50053690" w:rsidR="00596B0A" w:rsidRDefault="00596B0A" w:rsidP="00596B0A">
      <w:pPr>
        <w:ind w:firstLine="720"/>
        <w:rPr>
          <w:rFonts w:eastAsia="Times New Roman"/>
          <w:szCs w:val="24"/>
          <w:lang w:eastAsia="el-GR"/>
        </w:rPr>
      </w:pPr>
      <w:r w:rsidRPr="0008580C">
        <w:rPr>
          <w:rFonts w:eastAsia="Times New Roman"/>
          <w:szCs w:val="24"/>
          <w:lang w:eastAsia="el-GR"/>
        </w:rPr>
        <w:t>5. Outer</w:t>
      </w:r>
      <w:r w:rsidR="00BC15BC">
        <w:rPr>
          <w:rFonts w:eastAsia="Times New Roman"/>
          <w:szCs w:val="24"/>
          <w:lang w:eastAsia="el-GR"/>
        </w:rPr>
        <w:t>/Anomaly</w:t>
      </w:r>
      <w:r w:rsidRPr="0008580C">
        <w:rPr>
          <w:rFonts w:eastAsia="Times New Roman"/>
          <w:szCs w:val="24"/>
          <w:lang w:eastAsia="el-GR"/>
        </w:rPr>
        <w:t xml:space="preserve"> detection:</w:t>
      </w:r>
      <w:r w:rsidR="00BC15BC">
        <w:rPr>
          <w:rFonts w:eastAsia="Times New Roman"/>
          <w:szCs w:val="24"/>
          <w:lang w:eastAsia="el-GR"/>
        </w:rPr>
        <w:t xml:space="preserve"> T</w:t>
      </w:r>
      <w:r w:rsidRPr="0008580C">
        <w:rPr>
          <w:rFonts w:eastAsia="Times New Roman"/>
          <w:szCs w:val="24"/>
          <w:lang w:eastAsia="el-GR"/>
        </w:rPr>
        <w:t>his type of data mining technique refers to observation of data items in the dataset which do not match an expected pattern or expected behavior. This technique can be used in a variety of domains, such as intrusion, detection, fraud or fault detection, etc. Outer detection is also called Outlier Analysis or Outlier mining.</w:t>
      </w:r>
    </w:p>
    <w:p w14:paraId="0C3A95CB" w14:textId="0BD7D782" w:rsidR="00596B0A" w:rsidRPr="0008580C" w:rsidRDefault="00596B0A" w:rsidP="00596B0A">
      <w:pPr>
        <w:ind w:firstLine="720"/>
        <w:rPr>
          <w:rFonts w:eastAsia="Times New Roman"/>
          <w:szCs w:val="24"/>
          <w:lang w:eastAsia="el-GR"/>
        </w:rPr>
      </w:pPr>
      <w:r w:rsidRPr="0008580C">
        <w:rPr>
          <w:rFonts w:eastAsia="Times New Roman"/>
          <w:szCs w:val="24"/>
          <w:lang w:eastAsia="el-GR"/>
        </w:rPr>
        <w:t>6. Sequential Patterns:</w:t>
      </w:r>
      <w:r w:rsidR="00BC15BC">
        <w:rPr>
          <w:rFonts w:eastAsia="Times New Roman"/>
          <w:szCs w:val="24"/>
          <w:lang w:eastAsia="el-GR"/>
        </w:rPr>
        <w:t xml:space="preserve"> </w:t>
      </w:r>
      <w:r w:rsidRPr="0008580C">
        <w:rPr>
          <w:rFonts w:eastAsia="Times New Roman"/>
          <w:szCs w:val="24"/>
          <w:lang w:eastAsia="el-GR"/>
        </w:rPr>
        <w:t>This data mining technique helps to discover or identify similar patterns or trends in transaction data for certain period.</w:t>
      </w:r>
    </w:p>
    <w:p w14:paraId="63F80C49" w14:textId="528EC759" w:rsidR="00596B0A" w:rsidRDefault="00596B0A" w:rsidP="00596B0A">
      <w:pPr>
        <w:ind w:firstLine="720"/>
        <w:rPr>
          <w:rFonts w:eastAsia="Times New Roman"/>
          <w:szCs w:val="24"/>
          <w:lang w:eastAsia="el-GR"/>
        </w:rPr>
      </w:pPr>
      <w:r w:rsidRPr="0008580C">
        <w:rPr>
          <w:rFonts w:eastAsia="Times New Roman"/>
          <w:szCs w:val="24"/>
          <w:lang w:eastAsia="el-GR"/>
        </w:rPr>
        <w:t>7. Prediction:</w:t>
      </w:r>
      <w:r w:rsidR="00BC15BC">
        <w:rPr>
          <w:rFonts w:eastAsia="Times New Roman"/>
          <w:szCs w:val="24"/>
          <w:lang w:eastAsia="el-GR"/>
        </w:rPr>
        <w:t xml:space="preserve"> </w:t>
      </w:r>
      <w:r w:rsidRPr="0008580C">
        <w:rPr>
          <w:rFonts w:eastAsia="Times New Roman"/>
          <w:szCs w:val="24"/>
          <w:lang w:eastAsia="el-GR"/>
        </w:rPr>
        <w:t>Prediction has used a combination of the other data mining techniques like trends, sequential patterns, clustering, classification, etc. It analyzes past events or instances in a right sequence for predicting a future event.</w:t>
      </w:r>
    </w:p>
    <w:p w14:paraId="1A0FBDD2" w14:textId="4B49608B" w:rsidR="00596B0A" w:rsidRDefault="00596B0A">
      <w:pPr>
        <w:spacing w:before="0" w:after="160" w:line="259" w:lineRule="auto"/>
        <w:jc w:val="left"/>
      </w:pPr>
      <w:r>
        <w:lastRenderedPageBreak/>
        <w:t xml:space="preserve"> </w:t>
      </w:r>
      <w:r w:rsidR="009E4A51">
        <w:rPr>
          <w:noProof/>
          <w:lang w:val="el-GR" w:eastAsia="el-GR"/>
        </w:rPr>
        <w:drawing>
          <wp:inline distT="0" distB="0" distL="0" distR="0" wp14:anchorId="0ADD8E51" wp14:editId="1DF629CC">
            <wp:extent cx="5274310" cy="3153410"/>
            <wp:effectExtent l="0" t="0" r="2540" b="889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_mining_1.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153410"/>
                    </a:xfrm>
                    <a:prstGeom prst="rect">
                      <a:avLst/>
                    </a:prstGeom>
                  </pic:spPr>
                </pic:pic>
              </a:graphicData>
            </a:graphic>
          </wp:inline>
        </w:drawing>
      </w:r>
    </w:p>
    <w:p w14:paraId="5909A2F0" w14:textId="2D3C07FE" w:rsidR="009E4A51" w:rsidRPr="009E4A51" w:rsidRDefault="009E4A51" w:rsidP="009E4A51">
      <w:pPr>
        <w:spacing w:before="0" w:after="160" w:line="259" w:lineRule="auto"/>
        <w:jc w:val="center"/>
        <w:rPr>
          <w:i/>
        </w:rPr>
      </w:pPr>
      <w:r w:rsidRPr="009E4A51">
        <w:rPr>
          <w:i/>
        </w:rPr>
        <w:t>Figure 4: Data mining techniques</w:t>
      </w:r>
    </w:p>
    <w:p w14:paraId="3C0A57FF" w14:textId="6723F5CF" w:rsidR="00596B0A" w:rsidRPr="00113BF1" w:rsidRDefault="00F479E2" w:rsidP="00F479E2">
      <w:pPr>
        <w:pStyle w:val="2"/>
        <w:rPr>
          <w:rFonts w:eastAsia="Times New Roman"/>
          <w:lang w:eastAsia="el-GR"/>
        </w:rPr>
      </w:pPr>
      <w:bookmarkStart w:id="10" w:name="_Toc47547947"/>
      <w:r w:rsidRPr="00113BF1">
        <w:rPr>
          <w:rFonts w:eastAsia="Times New Roman"/>
          <w:lang w:eastAsia="el-GR"/>
        </w:rPr>
        <w:t xml:space="preserve">2.5 </w:t>
      </w:r>
      <w:r w:rsidR="00596B0A" w:rsidRPr="00113BF1">
        <w:rPr>
          <w:rFonts w:eastAsia="Times New Roman"/>
          <w:lang w:eastAsia="el-GR"/>
        </w:rPr>
        <w:t>Challenges of Data Mining</w:t>
      </w:r>
      <w:bookmarkEnd w:id="10"/>
    </w:p>
    <w:p w14:paraId="73DEAE05" w14:textId="37D08670" w:rsidR="00596B0A" w:rsidRPr="00F73098" w:rsidRDefault="00596B0A" w:rsidP="00596B0A">
      <w:pPr>
        <w:ind w:firstLine="720"/>
        <w:rPr>
          <w:rFonts w:eastAsia="Times New Roman"/>
          <w:szCs w:val="24"/>
          <w:lang w:eastAsia="el-GR"/>
        </w:rPr>
      </w:pPr>
      <w:r w:rsidRPr="00F73098">
        <w:rPr>
          <w:rFonts w:eastAsia="Times New Roman"/>
          <w:szCs w:val="24"/>
          <w:lang w:eastAsia="el-GR"/>
        </w:rPr>
        <w:t>While a powerful process, data mining is hindered by the increasing quantity and comple</w:t>
      </w:r>
      <w:r w:rsidR="00BC15BC">
        <w:rPr>
          <w:rFonts w:eastAsia="Times New Roman"/>
          <w:szCs w:val="24"/>
          <w:lang w:eastAsia="el-GR"/>
        </w:rPr>
        <w:t>xity of big data. Where</w:t>
      </w:r>
      <w:r w:rsidRPr="00F73098">
        <w:rPr>
          <w:rFonts w:eastAsia="Times New Roman"/>
          <w:szCs w:val="24"/>
          <w:lang w:eastAsia="el-GR"/>
        </w:rPr>
        <w:t xml:space="preserve"> data are collected by firms every day, decision-makers need ways to extract, analyze, and gain insight from their abundant repository of data.</w:t>
      </w:r>
    </w:p>
    <w:p w14:paraId="2BA251F2" w14:textId="21E4A11D" w:rsidR="00596B0A" w:rsidRPr="00F73098" w:rsidRDefault="00113BF1" w:rsidP="00113BF1">
      <w:pPr>
        <w:ind w:firstLine="720"/>
        <w:rPr>
          <w:rFonts w:eastAsia="Times New Roman"/>
          <w:szCs w:val="24"/>
          <w:lang w:eastAsia="el-GR"/>
        </w:rPr>
      </w:pPr>
      <w:r>
        <w:rPr>
          <w:rFonts w:eastAsia="Times New Roman"/>
          <w:szCs w:val="24"/>
          <w:lang w:eastAsia="el-GR"/>
        </w:rPr>
        <w:t>1.</w:t>
      </w:r>
      <w:r w:rsidR="00911F78">
        <w:rPr>
          <w:rFonts w:eastAsia="Times New Roman"/>
          <w:szCs w:val="24"/>
          <w:lang w:eastAsia="el-GR"/>
        </w:rPr>
        <w:t xml:space="preserve"> </w:t>
      </w:r>
      <w:r w:rsidR="00596B0A">
        <w:rPr>
          <w:rFonts w:eastAsia="Times New Roman"/>
          <w:szCs w:val="24"/>
          <w:lang w:eastAsia="el-GR"/>
        </w:rPr>
        <w:t>Big Data</w:t>
      </w:r>
      <w:r>
        <w:rPr>
          <w:rFonts w:eastAsia="Times New Roman"/>
          <w:szCs w:val="24"/>
          <w:lang w:eastAsia="el-GR"/>
        </w:rPr>
        <w:t xml:space="preserve">: </w:t>
      </w:r>
      <w:r w:rsidR="00596B0A" w:rsidRPr="00F73098">
        <w:rPr>
          <w:rFonts w:eastAsia="Times New Roman"/>
          <w:szCs w:val="24"/>
          <w:lang w:eastAsia="el-GR"/>
        </w:rPr>
        <w:t>The challenges of big data are prolific and penetrate every field that collects, stores, and analyzes data. Big data is characterized by four major challenges: volume, variety, veracity, and velocity. The goal of data mining is to mediate these challenges and unlock the data’s value.</w:t>
      </w:r>
    </w:p>
    <w:p w14:paraId="4D841147" w14:textId="6589FD3B" w:rsidR="00596B0A" w:rsidRPr="00F73098" w:rsidRDefault="00113BF1" w:rsidP="00596B0A">
      <w:pPr>
        <w:ind w:firstLine="720"/>
        <w:rPr>
          <w:rFonts w:eastAsia="Times New Roman"/>
          <w:szCs w:val="24"/>
          <w:lang w:eastAsia="el-GR"/>
        </w:rPr>
      </w:pPr>
      <w:r>
        <w:rPr>
          <w:rFonts w:eastAsia="Times New Roman"/>
          <w:szCs w:val="24"/>
          <w:lang w:eastAsia="el-GR"/>
        </w:rPr>
        <w:t>2.</w:t>
      </w:r>
      <w:r w:rsidR="00911F78">
        <w:rPr>
          <w:rFonts w:eastAsia="Times New Roman"/>
          <w:szCs w:val="24"/>
          <w:lang w:eastAsia="el-GR"/>
        </w:rPr>
        <w:t xml:space="preserve"> </w:t>
      </w:r>
      <w:r w:rsidR="00596B0A">
        <w:rPr>
          <w:rFonts w:eastAsia="Times New Roman"/>
          <w:szCs w:val="24"/>
          <w:lang w:eastAsia="el-GR"/>
        </w:rPr>
        <w:t>Over-Fitting Models</w:t>
      </w:r>
      <w:r>
        <w:rPr>
          <w:rFonts w:eastAsia="Times New Roman"/>
          <w:szCs w:val="24"/>
          <w:lang w:eastAsia="el-GR"/>
        </w:rPr>
        <w:t xml:space="preserve">: </w:t>
      </w:r>
      <w:r w:rsidR="00596B0A" w:rsidRPr="00F73098">
        <w:rPr>
          <w:rFonts w:eastAsia="Times New Roman"/>
          <w:szCs w:val="24"/>
          <w:lang w:eastAsia="el-GR"/>
        </w:rPr>
        <w:t xml:space="preserve">Over-fitting occurs when a model explains the natural errors within the sample instead of the underlying trends of the population. Over-fitted models are often overly complex and utilize an excess of independent variables to generate a prediction. Therefore, the risk of over-fitting is heighted by the increase in volume and variety of data. Too few variables make the model irrelevant, where as too many variables restrict the model to the known sample data. The challenge is to </w:t>
      </w:r>
      <w:r w:rsidR="00596B0A" w:rsidRPr="00F73098">
        <w:rPr>
          <w:rFonts w:eastAsia="Times New Roman"/>
          <w:szCs w:val="24"/>
          <w:lang w:eastAsia="el-GR"/>
        </w:rPr>
        <w:lastRenderedPageBreak/>
        <w:t>moderate the number of variables used in data mining models and balance its predictive power with accuracy.</w:t>
      </w:r>
    </w:p>
    <w:p w14:paraId="7AFE4015" w14:textId="1C063A5E" w:rsidR="00596B0A" w:rsidRPr="00F73098" w:rsidRDefault="00113BF1" w:rsidP="00596B0A">
      <w:pPr>
        <w:ind w:firstLine="720"/>
        <w:rPr>
          <w:rFonts w:eastAsia="Times New Roman"/>
          <w:szCs w:val="24"/>
          <w:lang w:eastAsia="el-GR"/>
        </w:rPr>
      </w:pPr>
      <w:r>
        <w:rPr>
          <w:rFonts w:eastAsia="Times New Roman"/>
          <w:szCs w:val="24"/>
          <w:lang w:eastAsia="el-GR"/>
        </w:rPr>
        <w:t>3.</w:t>
      </w:r>
      <w:r w:rsidR="00911F78">
        <w:rPr>
          <w:rFonts w:eastAsia="Times New Roman"/>
          <w:szCs w:val="24"/>
          <w:lang w:eastAsia="el-GR"/>
        </w:rPr>
        <w:t xml:space="preserve"> </w:t>
      </w:r>
      <w:r w:rsidR="00596B0A">
        <w:rPr>
          <w:rFonts w:eastAsia="Times New Roman"/>
          <w:szCs w:val="24"/>
          <w:lang w:eastAsia="el-GR"/>
        </w:rPr>
        <w:t>C</w:t>
      </w:r>
      <w:r w:rsidR="00596B0A" w:rsidRPr="00F73098">
        <w:rPr>
          <w:rFonts w:eastAsia="Times New Roman"/>
          <w:szCs w:val="24"/>
          <w:lang w:eastAsia="el-GR"/>
        </w:rPr>
        <w:t>ost of Scale</w:t>
      </w:r>
      <w:r>
        <w:rPr>
          <w:rFonts w:eastAsia="Times New Roman"/>
          <w:szCs w:val="24"/>
          <w:lang w:eastAsia="el-GR"/>
        </w:rPr>
        <w:t xml:space="preserve">: </w:t>
      </w:r>
      <w:r w:rsidR="00596B0A" w:rsidRPr="00F73098">
        <w:rPr>
          <w:rFonts w:eastAsia="Times New Roman"/>
          <w:szCs w:val="24"/>
          <w:lang w:eastAsia="el-GR"/>
        </w:rPr>
        <w:t>As data velocity continues to increase data’s volume and variety, firms must scale these models and apply them across the entire organization. Unlocking the full benefits of data mining with these models requires significant investment in computing infrastructure and processing power. To reach scale, organizations must purchase and maintain powerful computers, servers, and software designed to handle the firm’s large quantity and variety of data.</w:t>
      </w:r>
    </w:p>
    <w:p w14:paraId="5A26A832" w14:textId="63E1F446" w:rsidR="00596B0A" w:rsidRPr="00F73098" w:rsidRDefault="00113BF1" w:rsidP="00596B0A">
      <w:pPr>
        <w:ind w:firstLine="720"/>
        <w:rPr>
          <w:rFonts w:eastAsia="Times New Roman"/>
          <w:szCs w:val="24"/>
          <w:lang w:eastAsia="el-GR"/>
        </w:rPr>
      </w:pPr>
      <w:r>
        <w:rPr>
          <w:rFonts w:eastAsia="Times New Roman"/>
          <w:szCs w:val="24"/>
          <w:lang w:eastAsia="el-GR"/>
        </w:rPr>
        <w:t>4.</w:t>
      </w:r>
      <w:r w:rsidR="00911F78">
        <w:rPr>
          <w:rFonts w:eastAsia="Times New Roman"/>
          <w:szCs w:val="24"/>
          <w:lang w:eastAsia="el-GR"/>
        </w:rPr>
        <w:t xml:space="preserve"> </w:t>
      </w:r>
      <w:r w:rsidR="00596B0A" w:rsidRPr="00F73098">
        <w:rPr>
          <w:rFonts w:eastAsia="Times New Roman"/>
          <w:szCs w:val="24"/>
          <w:lang w:eastAsia="el-GR"/>
        </w:rPr>
        <w:t>Privacy and Security</w:t>
      </w:r>
      <w:r w:rsidR="00911F78">
        <w:rPr>
          <w:rFonts w:eastAsia="Times New Roman"/>
          <w:szCs w:val="24"/>
          <w:lang w:eastAsia="el-GR"/>
        </w:rPr>
        <w:t xml:space="preserve">: </w:t>
      </w:r>
      <w:r w:rsidR="00596B0A" w:rsidRPr="00F73098">
        <w:rPr>
          <w:rFonts w:eastAsia="Times New Roman"/>
          <w:szCs w:val="24"/>
          <w:lang w:eastAsia="el-GR"/>
        </w:rPr>
        <w:t>The increased storage requirement of data has forced many firms to turn toward cloud computing and storage. While the cloud has empowered many modern advances in data mining, the nature of the service creates significant privacy and security threats. Organizations must protect their data from malicious figures to maintain the trust of their partners and customers.</w:t>
      </w:r>
    </w:p>
    <w:p w14:paraId="180F5DD5" w14:textId="24F2360F" w:rsidR="00596B0A" w:rsidRPr="00F73098" w:rsidRDefault="00596B0A" w:rsidP="00596B0A">
      <w:pPr>
        <w:ind w:firstLine="720"/>
        <w:rPr>
          <w:rFonts w:eastAsia="Times New Roman"/>
          <w:szCs w:val="24"/>
          <w:lang w:eastAsia="el-GR"/>
        </w:rPr>
      </w:pPr>
      <w:r w:rsidRPr="00F73098">
        <w:rPr>
          <w:rFonts w:eastAsia="Times New Roman"/>
          <w:szCs w:val="24"/>
          <w:lang w:eastAsia="el-GR"/>
        </w:rPr>
        <w:t>With data privacy comes the need for organizations to develop internal rules and constraints on the use and implementation of a customer’s data. Data mining is a powerful tool that provides businesses with compelling insights into their consumers. Organizations must weigh this relationship with their customers, develop policies to benefit consumers, and communicate these policies to the consumers to maintain a trustworthy relationship.</w:t>
      </w:r>
    </w:p>
    <w:p w14:paraId="6A10D827" w14:textId="21CB9494" w:rsidR="00BC2E52" w:rsidRDefault="00BC2E52">
      <w:pPr>
        <w:spacing w:before="0" w:after="160" w:line="259" w:lineRule="auto"/>
        <w:jc w:val="left"/>
        <w:rPr>
          <w:rFonts w:eastAsiaTheme="majorEastAsia" w:cstheme="majorBidi"/>
          <w:b/>
          <w:spacing w:val="24"/>
          <w:sz w:val="40"/>
          <w:szCs w:val="32"/>
        </w:rPr>
      </w:pPr>
      <w:r>
        <w:br w:type="page"/>
      </w:r>
    </w:p>
    <w:p w14:paraId="1786779A" w14:textId="72244AFB" w:rsidR="00874A5D" w:rsidRPr="0016727F" w:rsidRDefault="00E63081" w:rsidP="0044570D">
      <w:pPr>
        <w:pStyle w:val="1"/>
      </w:pPr>
      <w:bookmarkStart w:id="11" w:name="_Toc47547948"/>
      <w:r>
        <w:lastRenderedPageBreak/>
        <w:t>Chapter 3:</w:t>
      </w:r>
      <w:r w:rsidR="00F96494">
        <w:t xml:space="preserve"> Coronavirus Disease 2019</w:t>
      </w:r>
      <w:bookmarkEnd w:id="11"/>
      <w:r>
        <w:t xml:space="preserve"> </w:t>
      </w:r>
    </w:p>
    <w:p w14:paraId="4985EE24" w14:textId="2260CD81" w:rsidR="00F96494" w:rsidRPr="00B03A1A" w:rsidRDefault="00F96494" w:rsidP="00B03A1A">
      <w:pPr>
        <w:pStyle w:val="2"/>
      </w:pPr>
      <w:bookmarkStart w:id="12" w:name="_Toc47547949"/>
      <w:r>
        <w:t>3.1</w:t>
      </w:r>
      <w:r w:rsidR="00B600E2">
        <w:t xml:space="preserve"> </w:t>
      </w:r>
      <w:r>
        <w:t>Definition of Covid-19</w:t>
      </w:r>
      <w:bookmarkEnd w:id="12"/>
    </w:p>
    <w:p w14:paraId="36CB3AEA" w14:textId="7D710D99" w:rsidR="00F96494" w:rsidRDefault="00F96494" w:rsidP="00F96494">
      <w:pPr>
        <w:ind w:firstLine="288"/>
      </w:pPr>
      <w:r>
        <w:t xml:space="preserve">Coronavirus disease 2019 (COVID-19) is an infectious disease caused by severe acute respiratory syndrome coronavirus 2 (SARS-CoV-2). </w:t>
      </w:r>
      <w:r w:rsidR="001700BB">
        <w:t>SARS-CoV-2 is the third</w:t>
      </w:r>
      <w:r>
        <w:t xml:space="preserve"> coronavirus, after SARS-CoV</w:t>
      </w:r>
      <w:r w:rsidR="00BC15BC">
        <w:t>1</w:t>
      </w:r>
      <w:r>
        <w:t xml:space="preserve"> and MERS-</w:t>
      </w:r>
      <w:proofErr w:type="spellStart"/>
      <w:r>
        <w:t>CoV</w:t>
      </w:r>
      <w:proofErr w:type="spellEnd"/>
      <w:r>
        <w:t>.</w:t>
      </w:r>
    </w:p>
    <w:p w14:paraId="2DA003AB" w14:textId="1A9AD220" w:rsidR="00F96494" w:rsidRDefault="00F96494" w:rsidP="001700BB">
      <w:pPr>
        <w:ind w:firstLine="288"/>
      </w:pPr>
      <w:r>
        <w:t>It is believed to have zoonotic origins and has close genetic similarity to bat coronaviruses, suggesting it emerged from a bat-borne virus. There is no evidence yet to link an intermediate animal reservoir, such as a pangolin, to its introduction to humans. The virus shows little genetic diversity, indicating that the spillover event introducing SARS-CoV-2 to humans is likely to have occurred in late 2019.</w:t>
      </w:r>
    </w:p>
    <w:p w14:paraId="5C0CEC4D" w14:textId="12DE91FF" w:rsidR="00F96494" w:rsidRDefault="00F96494" w:rsidP="001700BB">
      <w:pPr>
        <w:ind w:firstLine="288"/>
      </w:pPr>
      <w:r>
        <w:t>As described by the U.S. National Institutes of Health, it is the successor to SARS-CoV-1. SARS-CoV-2 is a positive-sense single-stranded RNA virus.</w:t>
      </w:r>
    </w:p>
    <w:p w14:paraId="7F93A69E" w14:textId="7B8833FE" w:rsidR="007759D7" w:rsidRDefault="007759D7" w:rsidP="001700BB">
      <w:pPr>
        <w:ind w:firstLine="288"/>
      </w:pPr>
      <w:r>
        <w:rPr>
          <w:noProof/>
          <w:lang w:val="el-GR" w:eastAsia="el-GR"/>
        </w:rPr>
        <w:drawing>
          <wp:inline distT="0" distB="0" distL="0" distR="0" wp14:anchorId="333F95FA" wp14:editId="1267CD79">
            <wp:extent cx="4876800" cy="2709660"/>
            <wp:effectExtent l="0" t="0"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2.PNG"/>
                    <pic:cNvPicPr/>
                  </pic:nvPicPr>
                  <pic:blipFill>
                    <a:blip r:embed="rId13">
                      <a:extLst>
                        <a:ext uri="{28A0092B-C50C-407E-A947-70E740481C1C}">
                          <a14:useLocalDpi xmlns:a14="http://schemas.microsoft.com/office/drawing/2010/main" val="0"/>
                        </a:ext>
                      </a:extLst>
                    </a:blip>
                    <a:stretch>
                      <a:fillRect/>
                    </a:stretch>
                  </pic:blipFill>
                  <pic:spPr>
                    <a:xfrm>
                      <a:off x="0" y="0"/>
                      <a:ext cx="4879134" cy="2710957"/>
                    </a:xfrm>
                    <a:prstGeom prst="rect">
                      <a:avLst/>
                    </a:prstGeom>
                  </pic:spPr>
                </pic:pic>
              </a:graphicData>
            </a:graphic>
          </wp:inline>
        </w:drawing>
      </w:r>
    </w:p>
    <w:p w14:paraId="32224AC2" w14:textId="77777777" w:rsidR="007759D7" w:rsidRPr="0085022F" w:rsidRDefault="007759D7" w:rsidP="007759D7">
      <w:pPr>
        <w:jc w:val="center"/>
        <w:rPr>
          <w:i/>
        </w:rPr>
      </w:pPr>
      <w:r>
        <w:rPr>
          <w:i/>
        </w:rPr>
        <w:t xml:space="preserve">Figure 5: </w:t>
      </w:r>
      <w:r w:rsidRPr="0085022F">
        <w:rPr>
          <w:i/>
        </w:rPr>
        <w:t>Structural view of a coronavirus</w:t>
      </w:r>
    </w:p>
    <w:p w14:paraId="76D2364A" w14:textId="71D5C4B0" w:rsidR="00F96494" w:rsidRDefault="00F96494" w:rsidP="001700BB">
      <w:pPr>
        <w:ind w:firstLine="288"/>
      </w:pPr>
      <w:r>
        <w:t xml:space="preserve">Each SARS-CoV-2 </w:t>
      </w:r>
      <w:proofErr w:type="spellStart"/>
      <w:r>
        <w:t>virion</w:t>
      </w:r>
      <w:proofErr w:type="spellEnd"/>
      <w:r>
        <w:t xml:space="preserve"> is 50–200 </w:t>
      </w:r>
      <w:proofErr w:type="spellStart"/>
      <w:r>
        <w:t>nanometres</w:t>
      </w:r>
      <w:proofErr w:type="spellEnd"/>
      <w:r>
        <w:t xml:space="preserve"> in diameter. Like other coronaviruses, SARS-CoV-2 has four structural proteins, known as the S (spike), E (envelope), M (membrane), and N (</w:t>
      </w:r>
      <w:proofErr w:type="spellStart"/>
      <w:r>
        <w:t>nucleocapsid</w:t>
      </w:r>
      <w:proofErr w:type="spellEnd"/>
      <w:r>
        <w:t>) proteins; the N protein holds the RNA genome, and the S, E, and M proteins together create the viral envelope</w:t>
      </w:r>
      <w:r w:rsidR="0085022F">
        <w:t xml:space="preserve"> (Figure </w:t>
      </w:r>
      <w:r w:rsidR="0085022F">
        <w:lastRenderedPageBreak/>
        <w:t>5)</w:t>
      </w:r>
      <w:r>
        <w:t>.</w:t>
      </w:r>
      <w:r w:rsidR="001700BB">
        <w:t xml:space="preserve"> </w:t>
      </w:r>
      <w:r>
        <w:t>The spike protein, which has been imaged at the atomic level using cryogenic electron microscopy, is the protein responsible for allowing the virus to attach to and fuse with the membrane of a host cell; specifically, its S1 subunit catalyzes attachment, the S2 subunit fusion</w:t>
      </w:r>
      <w:r w:rsidR="007759D7">
        <w:t xml:space="preserve"> (Figure 6)</w:t>
      </w:r>
      <w:r>
        <w:t>.</w:t>
      </w:r>
    </w:p>
    <w:p w14:paraId="30E79A83" w14:textId="7EAED006" w:rsidR="007759D7" w:rsidRDefault="007759D7" w:rsidP="001700BB">
      <w:pPr>
        <w:ind w:firstLine="288"/>
      </w:pPr>
      <w:r>
        <w:rPr>
          <w:noProof/>
          <w:lang w:val="el-GR" w:eastAsia="el-GR"/>
        </w:rPr>
        <w:drawing>
          <wp:inline distT="0" distB="0" distL="0" distR="0" wp14:anchorId="203B7F61" wp14:editId="219380B7">
            <wp:extent cx="2435225" cy="1846832"/>
            <wp:effectExtent l="0" t="0" r="3175" b="1270"/>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49758" cy="1857854"/>
                    </a:xfrm>
                    <a:prstGeom prst="rect">
                      <a:avLst/>
                    </a:prstGeom>
                  </pic:spPr>
                </pic:pic>
              </a:graphicData>
            </a:graphic>
          </wp:inline>
        </w:drawing>
      </w:r>
      <w:r>
        <w:t xml:space="preserve">    </w:t>
      </w:r>
      <w:r>
        <w:rPr>
          <w:noProof/>
          <w:lang w:val="el-GR" w:eastAsia="el-GR"/>
        </w:rPr>
        <w:drawing>
          <wp:inline distT="0" distB="0" distL="0" distR="0" wp14:anchorId="577F9623" wp14:editId="3B074788">
            <wp:extent cx="2181225" cy="1847449"/>
            <wp:effectExtent l="0" t="0" r="0" b="635"/>
            <wp:docPr id="10" name="Εικόνα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8024" cy="1853208"/>
                    </a:xfrm>
                    <a:prstGeom prst="rect">
                      <a:avLst/>
                    </a:prstGeom>
                  </pic:spPr>
                </pic:pic>
              </a:graphicData>
            </a:graphic>
          </wp:inline>
        </w:drawing>
      </w:r>
    </w:p>
    <w:p w14:paraId="0D49D6A1" w14:textId="7103C27A" w:rsidR="007759D7" w:rsidRPr="007759D7" w:rsidRDefault="007759D7" w:rsidP="007759D7">
      <w:pPr>
        <w:ind w:firstLine="288"/>
        <w:rPr>
          <w:i/>
        </w:rPr>
      </w:pPr>
      <w:r>
        <w:rPr>
          <w:i/>
        </w:rPr>
        <w:t xml:space="preserve">Figure 6: </w:t>
      </w:r>
      <w:r w:rsidRPr="007759D7">
        <w:rPr>
          <w:i/>
        </w:rPr>
        <w:t xml:space="preserve">Digitally </w:t>
      </w:r>
      <w:proofErr w:type="spellStart"/>
      <w:r w:rsidRPr="007759D7">
        <w:rPr>
          <w:i/>
        </w:rPr>
        <w:t>colourised</w:t>
      </w:r>
      <w:proofErr w:type="spellEnd"/>
      <w:r w:rsidRPr="007759D7">
        <w:rPr>
          <w:i/>
        </w:rPr>
        <w:t xml:space="preserve"> scanning electron micrographs of SARS-CoV-2 </w:t>
      </w:r>
      <w:proofErr w:type="spellStart"/>
      <w:r w:rsidRPr="007759D7">
        <w:rPr>
          <w:i/>
        </w:rPr>
        <w:t>virions</w:t>
      </w:r>
      <w:proofErr w:type="spellEnd"/>
      <w:r w:rsidRPr="007759D7">
        <w:rPr>
          <w:i/>
        </w:rPr>
        <w:t xml:space="preserve"> (yellow) emerging from human cells cultured in a laboratory</w:t>
      </w:r>
    </w:p>
    <w:p w14:paraId="7979996F" w14:textId="25E54FAA" w:rsidR="00F96494" w:rsidRDefault="00F96494" w:rsidP="001700BB">
      <w:pPr>
        <w:ind w:firstLine="288"/>
      </w:pPr>
      <w:r>
        <w:t>Protein modeling experiments on the spike protein of the virus soon suggested that SARS-CoV-2 has sufficient affinity to the receptor angiotensin converting enzyme 2 (ACE2) on human cells to use them as</w:t>
      </w:r>
      <w:r w:rsidR="001700BB">
        <w:t xml:space="preserve"> a mechanism of cell entry.</w:t>
      </w:r>
      <w:r>
        <w:t xml:space="preserve"> By 22 January 2020, a group in China working with the full virus genome and a group in the United States using reverse genetics methods independently and experimentally demonstrated that ACE2 could act as the receptor for SARS-CoV-2</w:t>
      </w:r>
      <w:r w:rsidR="001700BB">
        <w:t xml:space="preserve">. </w:t>
      </w:r>
      <w:r>
        <w:t>Studies have shown that SARS-CoV-2 has a higher affinity to human ACE2 than the original SARS virus strain</w:t>
      </w:r>
      <w:r w:rsidR="001700BB">
        <w:t xml:space="preserve"> </w:t>
      </w:r>
      <w:r>
        <w:t xml:space="preserve">SARS-CoV-2 may also use </w:t>
      </w:r>
      <w:proofErr w:type="spellStart"/>
      <w:r>
        <w:t>basig</w:t>
      </w:r>
      <w:r w:rsidR="001700BB">
        <w:t>in</w:t>
      </w:r>
      <w:proofErr w:type="spellEnd"/>
      <w:r w:rsidR="001700BB">
        <w:t xml:space="preserve"> to assist in cell entry.</w:t>
      </w:r>
    </w:p>
    <w:p w14:paraId="49002E89" w14:textId="4147B09A" w:rsidR="00F96494" w:rsidRDefault="00F96494" w:rsidP="001700BB">
      <w:pPr>
        <w:ind w:firstLine="288"/>
      </w:pPr>
      <w:r>
        <w:t>Initial spike protein priming by transmembrane protease, serine 2 (TMPRSS2) is essent</w:t>
      </w:r>
      <w:r w:rsidR="001700BB">
        <w:t>ial for entry of SARS-CoV-2.</w:t>
      </w:r>
      <w:r>
        <w:t xml:space="preserve"> After a SARS-CoV-2 </w:t>
      </w:r>
      <w:proofErr w:type="spellStart"/>
      <w:r>
        <w:t>virion</w:t>
      </w:r>
      <w:proofErr w:type="spellEnd"/>
      <w:r>
        <w:t xml:space="preserve"> attaches to a target cell, the cell's protease TMPRSS2 cuts open the spike protein of the virus, exposing a fusion peptide in the S2 subunit,</w:t>
      </w:r>
      <w:r w:rsidR="001700BB">
        <w:t xml:space="preserve"> and the host receptor ACE2.</w:t>
      </w:r>
      <w:r>
        <w:t xml:space="preserve"> After fusion, an endosome forms around the </w:t>
      </w:r>
      <w:proofErr w:type="spellStart"/>
      <w:r>
        <w:t>virion</w:t>
      </w:r>
      <w:proofErr w:type="spellEnd"/>
      <w:r>
        <w:t xml:space="preserve">, separating it from the rest of the host cell. The </w:t>
      </w:r>
      <w:proofErr w:type="spellStart"/>
      <w:r>
        <w:t>virion</w:t>
      </w:r>
      <w:proofErr w:type="spellEnd"/>
      <w:r>
        <w:t xml:space="preserve"> escapes when the pH of the endosome drops or when </w:t>
      </w:r>
      <w:proofErr w:type="spellStart"/>
      <w:r>
        <w:t>cathepsin</w:t>
      </w:r>
      <w:proofErr w:type="spellEnd"/>
      <w:r>
        <w:t>, a host cyst</w:t>
      </w:r>
      <w:r w:rsidR="001700BB">
        <w:t xml:space="preserve">eine protease, cleaves it. </w:t>
      </w:r>
      <w:r>
        <w:t xml:space="preserve">The </w:t>
      </w:r>
      <w:proofErr w:type="spellStart"/>
      <w:r>
        <w:t>virion</w:t>
      </w:r>
      <w:proofErr w:type="spellEnd"/>
      <w:r>
        <w:t xml:space="preserve"> then releases RNA into the cell and forces the cell to produce and disseminate copies of the viru</w:t>
      </w:r>
      <w:r w:rsidR="001700BB">
        <w:t>s, which infect more cells.</w:t>
      </w:r>
    </w:p>
    <w:p w14:paraId="6FDEA0FB" w14:textId="696A409C" w:rsidR="00C12992" w:rsidRDefault="00C12992" w:rsidP="00C12992">
      <w:pPr>
        <w:pStyle w:val="2"/>
      </w:pPr>
      <w:bookmarkStart w:id="13" w:name="_Toc47547950"/>
      <w:r>
        <w:lastRenderedPageBreak/>
        <w:t>3.2 History of Covid-19</w:t>
      </w:r>
      <w:bookmarkEnd w:id="13"/>
    </w:p>
    <w:p w14:paraId="5E4A595A" w14:textId="28A754B2" w:rsidR="001A1D90" w:rsidRDefault="006417F3" w:rsidP="001A1D90">
      <w:pPr>
        <w:ind w:firstLine="720"/>
      </w:pPr>
      <w:r>
        <w:t xml:space="preserve">The COVID-19 pandemic, also known as the coronavirus pandemic, is an ongoing pandemic of coronavirus disease 2019. </w:t>
      </w:r>
      <w:r w:rsidR="001A1D90">
        <w:t xml:space="preserve">Based on the low variability exhibited among known SARS-CoV-2 genomic sequences, the strain is thought to have been detected by health authorities within weeks of its emergence among the human population in late 2019. </w:t>
      </w:r>
    </w:p>
    <w:p w14:paraId="57D72595" w14:textId="3668F48D" w:rsidR="006D7C7E" w:rsidRDefault="006417F3" w:rsidP="006D7C7E">
      <w:pPr>
        <w:ind w:firstLine="720"/>
      </w:pPr>
      <w:r>
        <w:t>The outbreak was first identified in Wuhan, China, in December 2019</w:t>
      </w:r>
      <w:r w:rsidRPr="006417F3">
        <w:t xml:space="preserve"> </w:t>
      </w:r>
      <w:r>
        <w:t>and has resulted in an ongoing pandemic. The first case may be traced back to 17 November 2019</w:t>
      </w:r>
      <w:r w:rsidR="00B03A1A">
        <w:fldChar w:fldCharType="begin" w:fldLock="1"/>
      </w:r>
      <w:r w:rsidR="00B03A1A">
        <w:instrText>ADDIN CSL_CITATION {"citationItems":[{"id":"ITEM-1","itemData":{"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page":"401-402","publisher":"Wiley Online Library","title":"Outbreak of pneumonia of unknown etiology in Wuhan, China: The mystery and the miracle","type":"article-journal","volume":"92"},"uris":["http://www.mendeley.com/documents/?uuid=a023dec1-8b2b-400d-9e8a-a59ead1dbeb9"]}],"mendeley":{"formattedCitation":"(Lu, Stratton, &amp; Tang, 2020)","plainTextFormattedCitation":"(Lu, Stratton, &amp; Tang, 2020)","previouslyFormattedCitation":"(Lu, Stratton, &amp; Tang, 2020)"},"properties":{"noteIndex":0},"schema":"https://github.com/citation-style-language/schema/raw/master/csl-citation.json"}</w:instrText>
      </w:r>
      <w:r w:rsidR="00B03A1A">
        <w:fldChar w:fldCharType="separate"/>
      </w:r>
      <w:r w:rsidR="00B03A1A" w:rsidRPr="009A3FA0">
        <w:rPr>
          <w:noProof/>
        </w:rPr>
        <w:t>(Lu, Stratton, &amp; Tang, 2020)</w:t>
      </w:r>
      <w:r w:rsidR="00B03A1A">
        <w:fldChar w:fldCharType="end"/>
      </w:r>
      <w:r>
        <w:t>. The World Health Organization declared the outbreak a Public Health Emergency of International Concern on 30 January, and a pandemic on 11 March. Local transmission of the disease has occurred in most countries across all six WHO regions. The virus subsequently spread to all provinces of China and to more than 150 other countries in Asia, Europe, North America, South America, Africa, and Oceania. Human-to-human transmission of the virus has been confirmed in all these regions. As of 12 June 2020, more than 7.5 million cases of COVID-19 have been reported in more than 188 countries and territories, resulting in more than 421,000 deaths; more than 3.53 million people have recovered</w:t>
      </w:r>
      <w:r w:rsidR="00ED5F5C">
        <w:t xml:space="preserve"> (Figure 7)</w:t>
      </w:r>
      <w:r>
        <w:t>.</w:t>
      </w:r>
      <w:r w:rsidR="006D7C7E" w:rsidRPr="006D7C7E">
        <w:t xml:space="preserve"> </w:t>
      </w:r>
    </w:p>
    <w:p w14:paraId="6F7348E6" w14:textId="73D40746" w:rsidR="00ED5F5C" w:rsidRDefault="00ED5F5C" w:rsidP="006417F3">
      <w:pPr>
        <w:ind w:firstLine="288"/>
      </w:pPr>
      <w:r>
        <w:rPr>
          <w:noProof/>
          <w:lang w:val="el-GR" w:eastAsia="el-GR"/>
        </w:rPr>
        <w:drawing>
          <wp:inline distT="0" distB="0" distL="0" distR="0" wp14:anchorId="65C182F3" wp14:editId="106B4249">
            <wp:extent cx="4273781" cy="2867025"/>
            <wp:effectExtent l="0" t="0" r="0"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PNG"/>
                    <pic:cNvPicPr/>
                  </pic:nvPicPr>
                  <pic:blipFill>
                    <a:blip r:embed="rId16">
                      <a:extLst>
                        <a:ext uri="{28A0092B-C50C-407E-A947-70E740481C1C}">
                          <a14:useLocalDpi xmlns:a14="http://schemas.microsoft.com/office/drawing/2010/main" val="0"/>
                        </a:ext>
                      </a:extLst>
                    </a:blip>
                    <a:stretch>
                      <a:fillRect/>
                    </a:stretch>
                  </pic:blipFill>
                  <pic:spPr>
                    <a:xfrm>
                      <a:off x="0" y="0"/>
                      <a:ext cx="4286479" cy="2875543"/>
                    </a:xfrm>
                    <a:prstGeom prst="rect">
                      <a:avLst/>
                    </a:prstGeom>
                  </pic:spPr>
                </pic:pic>
              </a:graphicData>
            </a:graphic>
          </wp:inline>
        </w:drawing>
      </w:r>
    </w:p>
    <w:p w14:paraId="2827F0BB" w14:textId="107311F9" w:rsidR="00ED5F5C" w:rsidRPr="00ED5F5C" w:rsidRDefault="00ED5F5C" w:rsidP="00ED5F5C">
      <w:pPr>
        <w:ind w:firstLine="288"/>
        <w:rPr>
          <w:i/>
        </w:rPr>
      </w:pPr>
      <w:r w:rsidRPr="00ED5F5C">
        <w:rPr>
          <w:i/>
        </w:rPr>
        <w:t>Figure</w:t>
      </w:r>
      <w:r>
        <w:rPr>
          <w:i/>
        </w:rPr>
        <w:t xml:space="preserve"> 7</w:t>
      </w:r>
      <w:r w:rsidRPr="00ED5F5C">
        <w:rPr>
          <w:i/>
        </w:rPr>
        <w:t>: Epidemic curve of COVID-19 by date of report</w:t>
      </w:r>
    </w:p>
    <w:p w14:paraId="673A7684" w14:textId="5E16C828" w:rsidR="006417F3" w:rsidRDefault="006560D6" w:rsidP="001A1D90">
      <w:pPr>
        <w:pStyle w:val="3"/>
      </w:pPr>
      <w:bookmarkStart w:id="14" w:name="_Toc47547951"/>
      <w:r>
        <w:lastRenderedPageBreak/>
        <w:t>3.2.1</w:t>
      </w:r>
      <w:r w:rsidR="001A1D90">
        <w:t xml:space="preserve"> </w:t>
      </w:r>
      <w:r w:rsidR="006417F3">
        <w:t>COVID-19 pandemic by country and territory and cases</w:t>
      </w:r>
      <w:bookmarkEnd w:id="14"/>
    </w:p>
    <w:p w14:paraId="48E198E5" w14:textId="43ACDB17" w:rsidR="006417F3" w:rsidRDefault="006417F3" w:rsidP="00841165">
      <w:pPr>
        <w:ind w:firstLine="288"/>
      </w:pPr>
      <w:r>
        <w:t xml:space="preserve">Cases refer to the number of people who have been tested </w:t>
      </w:r>
      <w:r w:rsidR="006560D6">
        <w:t>for COVID-19, and whose test have</w:t>
      </w:r>
      <w:r>
        <w:t xml:space="preserve"> been confirmed positive accor</w:t>
      </w:r>
      <w:r w:rsidR="00841165">
        <w:t>ding to official protocols.</w:t>
      </w:r>
      <w:r>
        <w:t xml:space="preserve"> As of</w:t>
      </w:r>
      <w:r w:rsidR="006D7C7E">
        <w:t xml:space="preserve"> 24 May, countries that published</w:t>
      </w:r>
      <w:r>
        <w:t xml:space="preserve"> their testing data have typically performed many tests equal to 2.6 percent of their population, while no country has tested samples equal to more than 17.3</w:t>
      </w:r>
      <w:r w:rsidR="00841165">
        <w:t xml:space="preserve"> percent of its population.</w:t>
      </w:r>
      <w:r>
        <w:t xml:space="preserve"> Many countries, early on, had official policies to not test </w:t>
      </w:r>
      <w:r w:rsidR="00841165">
        <w:t>those with only mild symptoms.</w:t>
      </w:r>
      <w:r>
        <w:t xml:space="preserve"> An analysis of the early phase of the outbreak up to 23 January estimated 86 percent of COVID-19 infections had not been detected, and that these undocumented infections were the source for 79 p</w:t>
      </w:r>
      <w:r w:rsidR="00841165">
        <w:t>ercent of documented cases.</w:t>
      </w:r>
      <w:r>
        <w:t xml:space="preserve"> Several other studies, using a variety of methods, have estimated that numbers of infections in many countries are likely to be considerably greater th</w:t>
      </w:r>
      <w:r w:rsidR="00841165">
        <w:t>an the reported cases.</w:t>
      </w:r>
    </w:p>
    <w:p w14:paraId="1799467F" w14:textId="35B5EB0A" w:rsidR="006417F3" w:rsidRDefault="006417F3" w:rsidP="00841165">
      <w:pPr>
        <w:ind w:firstLine="288"/>
      </w:pPr>
      <w:r>
        <w:t xml:space="preserve">On 9 April 2020, preliminary results found that 15 percent of people tested in </w:t>
      </w:r>
      <w:proofErr w:type="spellStart"/>
      <w:r>
        <w:t>Gangelt</w:t>
      </w:r>
      <w:proofErr w:type="spellEnd"/>
      <w:r>
        <w:t xml:space="preserve">, the </w:t>
      </w:r>
      <w:r w:rsidR="006D7C7E">
        <w:t>center</w:t>
      </w:r>
      <w:r>
        <w:t xml:space="preserve"> of a major infection cluster in Germany, test</w:t>
      </w:r>
      <w:r w:rsidR="00841165">
        <w:t>ed positive for antibodies.</w:t>
      </w:r>
      <w:r>
        <w:t xml:space="preserve"> Screening for COVID-19 in pregnant women in New York City, and blood donors in the Netherlands, has also found rates of positive antibody tests that may indicate more inf</w:t>
      </w:r>
      <w:r w:rsidR="00841165">
        <w:t>ections than reported.</w:t>
      </w:r>
      <w:r>
        <w:t xml:space="preserve"> However, such antibody surveys can be unreliable due to a selection bias in who volunteers to take the tests, and due to false positives. Some results (such as the </w:t>
      </w:r>
      <w:proofErr w:type="spellStart"/>
      <w:r>
        <w:t>Gangelt</w:t>
      </w:r>
      <w:proofErr w:type="spellEnd"/>
      <w:r>
        <w:t xml:space="preserve"> study) have received substantial press coverage without first pa</w:t>
      </w:r>
      <w:r w:rsidR="00841165">
        <w:t>ssing through peer review.</w:t>
      </w:r>
    </w:p>
    <w:p w14:paraId="6E32250A" w14:textId="4B846C20" w:rsidR="006417F3" w:rsidRDefault="006417F3" w:rsidP="00841165">
      <w:pPr>
        <w:ind w:firstLine="288"/>
      </w:pPr>
      <w:r>
        <w:t>Analysis by age in China indicates that a relatively low proportion of cases occ</w:t>
      </w:r>
      <w:r w:rsidR="00841165">
        <w:t>ur in individuals under 20.</w:t>
      </w:r>
      <w:r>
        <w:t xml:space="preserve"> It is not clear whether this is because young people are less likely to be infected, or less likely to develop serious symptoms and seek medic</w:t>
      </w:r>
      <w:r w:rsidR="00841165">
        <w:t>al attention and be tested.</w:t>
      </w:r>
      <w:r>
        <w:t xml:space="preserve"> A retrospective cohort study in China found that children were as likel</w:t>
      </w:r>
      <w:r w:rsidR="00841165">
        <w:t>y to be infected as adults.</w:t>
      </w:r>
      <w:r>
        <w:t xml:space="preserve"> Countries that test more, relative to the number of deaths, have a younger age distribution of cases, relati</w:t>
      </w:r>
      <w:r w:rsidR="00841165">
        <w:t>ve to the wider population.</w:t>
      </w:r>
    </w:p>
    <w:p w14:paraId="3A4BE6E3" w14:textId="7860AD97" w:rsidR="006417F3" w:rsidRDefault="006417F3" w:rsidP="00841165">
      <w:pPr>
        <w:ind w:firstLine="288"/>
      </w:pPr>
      <w:r>
        <w:t>Initial estimates of the basic reproduction number (R0) for COVID-19 in Januar</w:t>
      </w:r>
      <w:r w:rsidR="00841165">
        <w:t>y were between 1.4 and 2.5,</w:t>
      </w:r>
      <w:r>
        <w:t xml:space="preserve"> but a subsequent analysis has concluded that it may be about 5.7 (with a 95 percent confiden</w:t>
      </w:r>
      <w:r w:rsidR="00841165">
        <w:t>ce interval of 3.8 to 8.9).</w:t>
      </w:r>
      <w:r>
        <w:t xml:space="preserve"> R0 can vary across populations and is not to be confused with the effective reproduction number (commonly just called </w:t>
      </w:r>
      <w:r>
        <w:lastRenderedPageBreak/>
        <w:t>R), which takes into account effects such as social distancing and herd immunity. As of mid-May 2020, the effective R is close to or below 1.0 in many countries, meaning the spread of the disease in these are</w:t>
      </w:r>
      <w:r w:rsidR="00841165">
        <w:t>as is stable or decreasing.</w:t>
      </w:r>
    </w:p>
    <w:p w14:paraId="2FF0763D" w14:textId="082FFD4B" w:rsidR="007D39AD" w:rsidRDefault="007D39AD" w:rsidP="00841165">
      <w:pPr>
        <w:ind w:firstLine="288"/>
      </w:pPr>
      <w:r>
        <w:rPr>
          <w:noProof/>
          <w:lang w:val="el-GR" w:eastAsia="el-GR"/>
        </w:rPr>
        <w:drawing>
          <wp:inline distT="0" distB="0" distL="0" distR="0" wp14:anchorId="276AD68C" wp14:editId="47DED151">
            <wp:extent cx="4219448" cy="2933700"/>
            <wp:effectExtent l="0" t="0" r="0" b="0"/>
            <wp:docPr id="6"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3.PNG"/>
                    <pic:cNvPicPr/>
                  </pic:nvPicPr>
                  <pic:blipFill>
                    <a:blip r:embed="rId17">
                      <a:extLst>
                        <a:ext uri="{28A0092B-C50C-407E-A947-70E740481C1C}">
                          <a14:useLocalDpi xmlns:a14="http://schemas.microsoft.com/office/drawing/2010/main" val="0"/>
                        </a:ext>
                      </a:extLst>
                    </a:blip>
                    <a:stretch>
                      <a:fillRect/>
                    </a:stretch>
                  </pic:blipFill>
                  <pic:spPr>
                    <a:xfrm>
                      <a:off x="0" y="0"/>
                      <a:ext cx="4221047" cy="2934812"/>
                    </a:xfrm>
                    <a:prstGeom prst="rect">
                      <a:avLst/>
                    </a:prstGeom>
                  </pic:spPr>
                </pic:pic>
              </a:graphicData>
            </a:graphic>
          </wp:inline>
        </w:drawing>
      </w:r>
    </w:p>
    <w:p w14:paraId="3414CE7C" w14:textId="252C7AC9" w:rsidR="007D39AD" w:rsidRPr="007D39AD" w:rsidRDefault="007D39AD" w:rsidP="00841165">
      <w:pPr>
        <w:ind w:firstLine="288"/>
        <w:rPr>
          <w:i/>
        </w:rPr>
      </w:pPr>
      <w:r w:rsidRPr="007D39AD">
        <w:rPr>
          <w:i/>
        </w:rPr>
        <w:t xml:space="preserve">Figure 8: COVID-19 total cases per 100 000 </w:t>
      </w:r>
      <w:r w:rsidR="006D7C7E" w:rsidRPr="007D39AD">
        <w:rPr>
          <w:i/>
        </w:rPr>
        <w:t>populations</w:t>
      </w:r>
      <w:r w:rsidRPr="007D39AD">
        <w:rPr>
          <w:i/>
        </w:rPr>
        <w:t xml:space="preserve"> from selected countries</w:t>
      </w:r>
    </w:p>
    <w:p w14:paraId="5A198B41" w14:textId="017C01F9" w:rsidR="006417F3" w:rsidRDefault="006560D6" w:rsidP="00841165">
      <w:pPr>
        <w:pStyle w:val="3"/>
      </w:pPr>
      <w:bookmarkStart w:id="15" w:name="_Toc47547952"/>
      <w:r>
        <w:t>3.2.2</w:t>
      </w:r>
      <w:r w:rsidR="00841165">
        <w:t xml:space="preserve"> </w:t>
      </w:r>
      <w:r w:rsidR="006417F3">
        <w:t>COVID-19 pandemic deaths and Mortality due to COVID-19</w:t>
      </w:r>
      <w:bookmarkEnd w:id="15"/>
    </w:p>
    <w:p w14:paraId="61A68CAC" w14:textId="77777777" w:rsidR="00ED5F5C" w:rsidRDefault="006417F3" w:rsidP="00841165">
      <w:pPr>
        <w:ind w:firstLine="288"/>
      </w:pPr>
      <w:r>
        <w:t>Most people who contract COVID-19 recover. For those who do not, the time between the onset of symptoms and death usually ranges from 6 to 41 day</w:t>
      </w:r>
      <w:r w:rsidR="00841165">
        <w:t>s, typically about 14 days.</w:t>
      </w:r>
      <w:r>
        <w:t xml:space="preserve"> As of 12 Ju</w:t>
      </w:r>
      <w:r w:rsidR="00841165">
        <w:t>ne 2020, approximately 421,000</w:t>
      </w:r>
      <w:r>
        <w:t xml:space="preserve"> deaths had been attributed to COVID-19. In China, as of 5 February, about 80 percent of deaths were recorded in those aged over 60, and 75 percent had pre-existing health conditions including cardiovasc</w:t>
      </w:r>
      <w:r w:rsidR="00841165">
        <w:t>ular diseases and diabetes.</w:t>
      </w:r>
    </w:p>
    <w:p w14:paraId="5E0F13A7" w14:textId="1CC58C5D" w:rsidR="006417F3" w:rsidRDefault="006417F3" w:rsidP="00841165">
      <w:pPr>
        <w:ind w:firstLine="288"/>
      </w:pPr>
      <w:r>
        <w:t xml:space="preserve">The first confirmed death was </w:t>
      </w:r>
      <w:r w:rsidR="00841165">
        <w:t>in Wuhan on 9 January 2020.</w:t>
      </w:r>
      <w:r>
        <w:t xml:space="preserve"> The first death outside of China occurred on 1 F</w:t>
      </w:r>
      <w:r w:rsidR="00841165">
        <w:t>ebruary in the Philippines,</w:t>
      </w:r>
      <w:r>
        <w:t xml:space="preserve"> and the first death outside Asia was in France on 14</w:t>
      </w:r>
      <w:r w:rsidR="00841165">
        <w:t xml:space="preserve"> February.</w:t>
      </w:r>
    </w:p>
    <w:p w14:paraId="2C3DA020" w14:textId="72BDA899" w:rsidR="006417F3" w:rsidRDefault="006417F3" w:rsidP="00841165">
      <w:pPr>
        <w:ind w:firstLine="288"/>
      </w:pPr>
      <w:r>
        <w:t>Official deaths from COVID-19 generally refer to people who died after testing positive according to protocols. This may ignore deaths of people who die without testing, e.g. a</w:t>
      </w:r>
      <w:r w:rsidR="00841165">
        <w:t>t home or in nursing homes.</w:t>
      </w:r>
      <w:r>
        <w:t xml:space="preserve"> Conversely, deaths of people who had </w:t>
      </w:r>
      <w:r>
        <w:lastRenderedPageBreak/>
        <w:t>underlying condition</w:t>
      </w:r>
      <w:r w:rsidR="00841165">
        <w:t xml:space="preserve">s may lead to </w:t>
      </w:r>
      <w:r w:rsidR="006560D6">
        <w:t>over counting</w:t>
      </w:r>
      <w:r w:rsidR="00841165">
        <w:t>.</w:t>
      </w:r>
      <w:r>
        <w:t xml:space="preserve"> Comparison of statistics for deaths for all causes versus the seasonal average indicates excess morta</w:t>
      </w:r>
      <w:r w:rsidR="00841165">
        <w:t>lity in many countries.</w:t>
      </w:r>
      <w:r>
        <w:t xml:space="preserve"> In the worst affected areas, mortality has been several times higher than average. In New York City, deaths have been four times higher than average, in Paris twice as high, and in many European countries, deaths have been on average 20 to 30 </w:t>
      </w:r>
      <w:r w:rsidR="00841165">
        <w:t>percent higher than normal.</w:t>
      </w:r>
      <w:r>
        <w:t xml:space="preserve"> This excess mortality may include deaths due to strained healthcare systems an</w:t>
      </w:r>
      <w:r w:rsidR="00841165">
        <w:t>d bans on elective surgery.</w:t>
      </w:r>
    </w:p>
    <w:p w14:paraId="0439D609" w14:textId="1E4A94D2" w:rsidR="007D39AD" w:rsidRDefault="007D39AD" w:rsidP="00841165">
      <w:pPr>
        <w:ind w:firstLine="288"/>
      </w:pPr>
      <w:r>
        <w:rPr>
          <w:noProof/>
          <w:lang w:val="el-GR" w:eastAsia="el-GR"/>
        </w:rPr>
        <w:drawing>
          <wp:inline distT="0" distB="0" distL="0" distR="0" wp14:anchorId="62C0FA89" wp14:editId="7FBA5C76">
            <wp:extent cx="4653803" cy="3200400"/>
            <wp:effectExtent l="0" t="0" r="0" b="0"/>
            <wp:docPr id="8"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4.PNG"/>
                    <pic:cNvPicPr/>
                  </pic:nvPicPr>
                  <pic:blipFill>
                    <a:blip r:embed="rId18">
                      <a:extLst>
                        <a:ext uri="{28A0092B-C50C-407E-A947-70E740481C1C}">
                          <a14:useLocalDpi xmlns:a14="http://schemas.microsoft.com/office/drawing/2010/main" val="0"/>
                        </a:ext>
                      </a:extLst>
                    </a:blip>
                    <a:stretch>
                      <a:fillRect/>
                    </a:stretch>
                  </pic:blipFill>
                  <pic:spPr>
                    <a:xfrm>
                      <a:off x="0" y="0"/>
                      <a:ext cx="4654937" cy="3201180"/>
                    </a:xfrm>
                    <a:prstGeom prst="rect">
                      <a:avLst/>
                    </a:prstGeom>
                  </pic:spPr>
                </pic:pic>
              </a:graphicData>
            </a:graphic>
          </wp:inline>
        </w:drawing>
      </w:r>
    </w:p>
    <w:p w14:paraId="2E3BFFCD" w14:textId="67DF9969" w:rsidR="007D39AD" w:rsidRPr="007D39AD" w:rsidRDefault="007D39AD" w:rsidP="00841165">
      <w:pPr>
        <w:ind w:firstLine="288"/>
        <w:rPr>
          <w:i/>
        </w:rPr>
      </w:pPr>
      <w:r w:rsidRPr="007D39AD">
        <w:rPr>
          <w:i/>
        </w:rPr>
        <w:t xml:space="preserve">Figure 9: COVID-19 deaths per 100 000 </w:t>
      </w:r>
      <w:r w:rsidR="006D7C7E" w:rsidRPr="007D39AD">
        <w:rPr>
          <w:i/>
        </w:rPr>
        <w:t>populations</w:t>
      </w:r>
      <w:r w:rsidRPr="007D39AD">
        <w:rPr>
          <w:i/>
        </w:rPr>
        <w:t xml:space="preserve"> from selected countries</w:t>
      </w:r>
    </w:p>
    <w:p w14:paraId="19750DDE" w14:textId="7EE876A5" w:rsidR="006560D6" w:rsidRDefault="006560D6" w:rsidP="006560D6">
      <w:pPr>
        <w:pStyle w:val="3"/>
      </w:pPr>
      <w:bookmarkStart w:id="16" w:name="_Toc47547953"/>
      <w:r>
        <w:t>3.2.3 Gendered impact of the COVID-19 pandemic (Sex differences)</w:t>
      </w:r>
      <w:bookmarkEnd w:id="16"/>
    </w:p>
    <w:p w14:paraId="3AA1CA87" w14:textId="77777777" w:rsidR="006560D6" w:rsidRDefault="006560D6" w:rsidP="006560D6">
      <w:pPr>
        <w:ind w:firstLine="720"/>
      </w:pPr>
      <w:r>
        <w:t xml:space="preserve">The impact of the pandemic and its mortality rate are different for men and women. Mortality is higher in men in studies conducted in China and Italy. The higher risk for men appears in their 50s, and begins to taper off only at 90. In China, the death rate was 2.8 percent for men and 1.7 percent for women The exact reasons for this sex-difference are not known, but genetic and behavior factors could be a reason. Sex-based immunological differences, a lower prevalence of smoking in women, and men developing co-morbid conditions such as hypertension at a younger age than women could have contributed to the higher mortality in men. </w:t>
      </w:r>
    </w:p>
    <w:p w14:paraId="6BE35E74" w14:textId="77777777" w:rsidR="006560D6" w:rsidRDefault="006560D6" w:rsidP="006560D6">
      <w:pPr>
        <w:ind w:firstLine="720"/>
      </w:pPr>
      <w:r>
        <w:lastRenderedPageBreak/>
        <w:t>In Europe, of those infected with COVID‑19, 57% were men; of those infected with COVID‑19 who also died, 72% were men. As of April 2020, the U.S. government is not tracking sex-related data of COVID‑19 infections. Research has shown that viral illnesses like Ebola, HIV, influenza, and SARS affect men and women differently. A higher percentage of health workers, particularly nurses, are women, and they have a higher chance of being exposed to the virus. School closures, lockdowns, and reduced access to healthcare following the COVID-19 pandemic may differentially affect the genders and possibly exaggerate existing gender disparity.</w:t>
      </w:r>
    </w:p>
    <w:p w14:paraId="66D3428D" w14:textId="50B94D7D" w:rsidR="00C12992" w:rsidRDefault="00C12992" w:rsidP="00C12992">
      <w:pPr>
        <w:pStyle w:val="2"/>
      </w:pPr>
      <w:bookmarkStart w:id="17" w:name="_Toc47547954"/>
      <w:r>
        <w:t>3.3 Symptoms of Covid-19</w:t>
      </w:r>
      <w:bookmarkEnd w:id="17"/>
    </w:p>
    <w:p w14:paraId="51AD0DB7" w14:textId="57BFE69C" w:rsidR="00C12992" w:rsidRDefault="0002671C" w:rsidP="00C12992">
      <w:pPr>
        <w:ind w:firstLine="288"/>
      </w:pPr>
      <w:r>
        <w:t>Coronavirus disease</w:t>
      </w:r>
      <w:r w:rsidR="00C12992">
        <w:t xml:space="preserve"> is an infectious disease caused by</w:t>
      </w:r>
      <w:r>
        <w:t xml:space="preserve"> a newly discovered coronavirus, therefore the symptoms vary in each case.</w:t>
      </w:r>
    </w:p>
    <w:p w14:paraId="6F5AE0F7" w14:textId="77777777" w:rsidR="00C12992" w:rsidRDefault="00C12992" w:rsidP="00C12992">
      <w:pPr>
        <w:ind w:firstLine="288"/>
      </w:pPr>
      <w:r>
        <w:t>Fever is the most common symptom of COVID-19, but is highly variable in severity and presentation, with some older, immunocompromised, or critically ill people not having fever at all.</w:t>
      </w:r>
    </w:p>
    <w:p w14:paraId="5A2F778B" w14:textId="60768E85" w:rsidR="0002671C" w:rsidRDefault="00C12992" w:rsidP="0002671C">
      <w:pPr>
        <w:ind w:firstLine="288"/>
      </w:pPr>
      <w:r>
        <w:t>Other common symptoms include cough, loss of appetite, fatigue, shortness of breath, sputum production, and mu</w:t>
      </w:r>
      <w:r w:rsidR="0002671C">
        <w:t xml:space="preserve">scle and joint pains. </w:t>
      </w:r>
      <w:r>
        <w:t xml:space="preserve">Symptoms such as nausea, vomiting, and </w:t>
      </w:r>
      <w:r w:rsidR="00636427">
        <w:t>diarrhea</w:t>
      </w:r>
      <w:r>
        <w:t xml:space="preserve"> have been o</w:t>
      </w:r>
      <w:r w:rsidR="0002671C">
        <w:t>bserved in varying percentages.</w:t>
      </w:r>
      <w:r>
        <w:t xml:space="preserve"> Less common symptoms include sneezing, runny nose, so</w:t>
      </w:r>
      <w:r w:rsidR="0002671C">
        <w:t>re throat, and skin lesions.</w:t>
      </w:r>
      <w:r>
        <w:t xml:space="preserve"> Some cases in China initially presented with only ches</w:t>
      </w:r>
      <w:r w:rsidR="0002671C">
        <w:t>t tightness and palpitations.</w:t>
      </w:r>
      <w:r>
        <w:t xml:space="preserve"> A decreased sense of smell or disturba</w:t>
      </w:r>
      <w:r w:rsidR="0002671C">
        <w:t>nces in taste may occur.</w:t>
      </w:r>
      <w:r>
        <w:t xml:space="preserve"> Loss of smell was a presenting symptom in 30% of confirm</w:t>
      </w:r>
      <w:r w:rsidR="0002671C">
        <w:t>ed cases in South Korea.</w:t>
      </w:r>
      <w:r w:rsidR="0002671C" w:rsidRPr="0002671C">
        <w:t xml:space="preserve"> </w:t>
      </w:r>
    </w:p>
    <w:p w14:paraId="30FDD300" w14:textId="416C7CD6" w:rsidR="0002671C" w:rsidRDefault="0002671C" w:rsidP="0002671C">
      <w:pPr>
        <w:ind w:firstLine="288"/>
      </w:pPr>
      <w:r>
        <w:t>Among those who develop symptoms, approximately one in five may become more seriously ill and have difficulty breathing. Emergency symptoms include difficulty breathing, persistent chest pain or pressure, sudden confusion, difficulty waking, and bluish face or lips; immediate medical attention is advised if these symptoms are present</w:t>
      </w:r>
      <w:r w:rsidR="00B03A1A">
        <w:fldChar w:fldCharType="begin" w:fldLock="1"/>
      </w:r>
      <w:r w:rsidR="0024044D">
        <w:instrText>ADDIN CSL_CITATION {"citationItems":[{"id":"ITEM-1","itemData":{"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others","given":"","non-dropping-particle":"","parse-names":false,"suffix":""}],"container-title":"Jama","id":"ITEM-1","issue":"11","issued":{"date-parts":[["2020"]]},"page":"1061-1069","publisher":"American Medical Association","title":"Clinical characteristics of 138 hospitalized patients with 2019 novel coronavirus--infected pneumonia in Wuhan, China","type":"article-journal","volume":"323"},"uris":["http://www.mendeley.com/documents/?uuid=987b4166-33ef-4e00-b103-90ca5c2f08b6"]}],"mendeley":{"formattedCitation":"(Wang et al., 2020)","plainTextFormattedCitation":"(Wang et al., 2020)","previouslyFormattedCitation":"(Wang et al., 2020)"},"properties":{"noteIndex":0},"schema":"https://github.com/citation-style-language/schema/raw/master/csl-citation.json"}</w:instrText>
      </w:r>
      <w:r w:rsidR="00B03A1A">
        <w:fldChar w:fldCharType="separate"/>
      </w:r>
      <w:r w:rsidR="00B03A1A" w:rsidRPr="00B03A1A">
        <w:rPr>
          <w:noProof/>
        </w:rPr>
        <w:t>(Wang et al., 2020)</w:t>
      </w:r>
      <w:r w:rsidR="00B03A1A">
        <w:fldChar w:fldCharType="end"/>
      </w:r>
      <w:r>
        <w:t>. Further development of the disease can lead to complications including pneumonia, acute respiratory distress syndrome, sepsis, septic shock, and kidney failure</w:t>
      </w:r>
      <w:r w:rsidR="00B03A1A">
        <w:fldChar w:fldCharType="begin" w:fldLock="1"/>
      </w:r>
      <w:r w:rsidR="00B03A1A">
        <w:instrText>ADDIN CSL_CITATION {"citationItems":[{"id":"ITEM-1","itemDat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others","given":"","non-dropping-particle":"","parse-names":false,"suffix":""}],"container-title":"The Lancet","id":"ITEM-1","issue":"10223","issued":{"date-parts":[["2020"]]},"page":"507-513","publisher":"Elsevier","title":"Epidemiological and clinical characteristics of 99 cases of 2019 novel coronavirus pneumonia in Wuhan, China: a descriptive study","type":"article-journal","volume":"395"},"uris":["http://www.mendeley.com/documents/?uuid=4fe66175-939d-47fd-9b0b-fe13fbb220b5"]}],"mendeley":{"formattedCitation":"(Chen et al., 2020)","plainTextFormattedCitation":"(Chen et al., 2020)","previouslyFormattedCitation":"(Chen et al., 2020)"},"properties":{"noteIndex":0},"schema":"https://github.com/citation-style-language/schema/raw/master/csl-citation.json"}</w:instrText>
      </w:r>
      <w:r w:rsidR="00B03A1A">
        <w:fldChar w:fldCharType="separate"/>
      </w:r>
      <w:r w:rsidR="00B03A1A" w:rsidRPr="00B03A1A">
        <w:rPr>
          <w:noProof/>
        </w:rPr>
        <w:t>(Chen et al., 2020)</w:t>
      </w:r>
      <w:r w:rsidR="00B03A1A">
        <w:fldChar w:fldCharType="end"/>
      </w:r>
      <w:r>
        <w:t>.</w:t>
      </w:r>
    </w:p>
    <w:p w14:paraId="0F25B289" w14:textId="5374AC3F" w:rsidR="00C12992" w:rsidRDefault="00C12992" w:rsidP="00C12992">
      <w:pPr>
        <w:ind w:firstLine="288"/>
      </w:pPr>
      <w:r>
        <w:lastRenderedPageBreak/>
        <w:t xml:space="preserve">As is common with infections, there is a delay between the moment a person is first infected and the time he or she develops symptoms. This is called the incubation period. The typical incubation period for COVID‑19 is five or six days, but it can range </w:t>
      </w:r>
      <w:r w:rsidR="0002671C">
        <w:t>from one to fourteen days</w:t>
      </w:r>
      <w:r>
        <w:t xml:space="preserve"> with approximately ten percent of cases taking longer</w:t>
      </w:r>
      <w:r w:rsidR="0002671C">
        <w:t>.</w:t>
      </w:r>
      <w:r>
        <w:t xml:space="preserve"> </w:t>
      </w:r>
    </w:p>
    <w:p w14:paraId="343EF641" w14:textId="77777777" w:rsidR="00C12992" w:rsidRDefault="00C12992" w:rsidP="00C12992">
      <w:pPr>
        <w:ind w:firstLine="288"/>
      </w:pPr>
      <w:r>
        <w:t>Most people infected with the COVID-19 virus will experience mild to moderate respiratory illness and recover without requiring special treatment.  Older people, and those with underlying medical problems like cardiovascular disease, diabetes, chronic respiratory disease, and cancer are more likely to develop serious illness.</w:t>
      </w:r>
    </w:p>
    <w:p w14:paraId="6E79F633" w14:textId="23027AE6" w:rsidR="00C12992" w:rsidRDefault="00C12992" w:rsidP="00C12992">
      <w:pPr>
        <w:ind w:firstLine="288"/>
      </w:pPr>
      <w:r>
        <w:t xml:space="preserve">Some infected people have no symptoms, known as asymptomatic or </w:t>
      </w:r>
      <w:proofErr w:type="spellStart"/>
      <w:r>
        <w:t>presymptomatic</w:t>
      </w:r>
      <w:proofErr w:type="spellEnd"/>
      <w:r>
        <w:t xml:space="preserve"> carriers; transmission from such a carri</w:t>
      </w:r>
      <w:r w:rsidR="0002671C">
        <w:t xml:space="preserve">er is considered possible. </w:t>
      </w:r>
      <w:r>
        <w:t>As at 6 April, estimates of the asymptomatic ratio range widel</w:t>
      </w:r>
      <w:r w:rsidR="0002671C">
        <w:t>y from 5% to 80%.</w:t>
      </w:r>
    </w:p>
    <w:p w14:paraId="57E6F385" w14:textId="55AE6984" w:rsidR="00C12992" w:rsidRDefault="00C12992" w:rsidP="00C12992">
      <w:pPr>
        <w:pStyle w:val="2"/>
      </w:pPr>
      <w:bookmarkStart w:id="18" w:name="_Toc47547955"/>
      <w:r>
        <w:t>3.4 Transmission of Covid-19</w:t>
      </w:r>
      <w:bookmarkEnd w:id="18"/>
    </w:p>
    <w:p w14:paraId="76215C4C" w14:textId="6626E542" w:rsidR="009B2FF7" w:rsidRDefault="00C12992" w:rsidP="00C12992">
      <w:pPr>
        <w:ind w:firstLine="288"/>
      </w:pPr>
      <w:r>
        <w:t>Human-to-human transmission of SARS-CoV-2 was confirmed on 20 January 2020, during the CO</w:t>
      </w:r>
      <w:r w:rsidR="009B2FF7">
        <w:t xml:space="preserve">VID-19 pandemic. </w:t>
      </w:r>
      <w:r>
        <w:t>Transmission occurs primarily via respiratory droplets from coughs and sneezes within a range of about 1</w:t>
      </w:r>
      <w:r w:rsidR="009B2FF7">
        <w:t>.8 met</w:t>
      </w:r>
      <w:r>
        <w:t>e</w:t>
      </w:r>
      <w:r w:rsidR="009B2FF7">
        <w:t>r</w:t>
      </w:r>
      <w:r>
        <w:t xml:space="preserve">s (6 </w:t>
      </w:r>
      <w:proofErr w:type="spellStart"/>
      <w:r>
        <w:t>ft</w:t>
      </w:r>
      <w:proofErr w:type="spellEnd"/>
      <w:r>
        <w:t xml:space="preserve">). </w:t>
      </w:r>
      <w:r w:rsidR="009B2FF7">
        <w:t xml:space="preserve">The droplets usually fall to the ground or onto surfaces rather than travelling through air over long distances. Epidemiological studies estimate each infection results in 1.4 to 3.9 new ones when no members of the community are immune and no preventive measures taken. </w:t>
      </w:r>
    </w:p>
    <w:p w14:paraId="52190BDC" w14:textId="75E736F6" w:rsidR="00C12992" w:rsidRDefault="009B2FF7" w:rsidP="00C12992">
      <w:pPr>
        <w:ind w:firstLine="288"/>
      </w:pPr>
      <w:r>
        <w:t xml:space="preserve">Less commonly, people may become infected by touching a contaminated surface and then touching their face. </w:t>
      </w:r>
      <w:r w:rsidR="00C12992">
        <w:t>Preliminary research indicates that the virus may remain viable on plastic (polypropylene) and stainless steel (AISI 304) for up to three days, but does not survive on cardboard for more than one day or on copp</w:t>
      </w:r>
      <w:r>
        <w:t>er for more than four hours;</w:t>
      </w:r>
      <w:r w:rsidR="00C12992">
        <w:t xml:space="preserve"> the virus is inactivated by soap, which </w:t>
      </w:r>
      <w:r w:rsidR="00CD63FB">
        <w:t>destabilizes</w:t>
      </w:r>
      <w:r>
        <w:t xml:space="preserve"> its lipid bilayer.</w:t>
      </w:r>
      <w:r w:rsidR="00C12992">
        <w:t xml:space="preserve"> Viral RNA has also been found in stool samples and semen from infected indiv</w:t>
      </w:r>
      <w:r>
        <w:t xml:space="preserve">iduals. </w:t>
      </w:r>
      <w:r w:rsidR="00C12992">
        <w:t xml:space="preserve">It is most contagious during the first three days after the onset of symptoms, although spread is possible before symptoms appear, and from people </w:t>
      </w:r>
      <w:r>
        <w:t>who do not show symptoms</w:t>
      </w:r>
      <w:r w:rsidR="0024044D">
        <w:fldChar w:fldCharType="begin" w:fldLock="1"/>
      </w:r>
      <w:r w:rsidR="00BB7E55">
        <w:instrText>ADDIN CSL_CITATION {"citationItems":[{"id":"ITEM-1","itemData":{"author":[{"dropping-particle":"","family":"Rothe","given":"Camilla","non-dropping-particle":"","parse-names":false,"suffix":""},{"dropping-particle":"","family":"Schunk","given":"Mirjam","non-dropping-particle":"","parse-names":false,"suffix":""},{"dropping-particle":"","family":"Sothmann","given":"Peter","non-dropping-particle":"","parse-names":false,"suffix":""},{"dropping-particle":"","family":"Bretzel","given":"Gisela","non-dropping-particle":"","parse-names":false,"suffix":""},{"dropping-particle":"","family":"Froeschl","given":"Guenter","non-dropping-particle":"","parse-names":false,"suffix":""},{"dropping-particle":"","family":"Wallrauch","given":"Claudia","non-dropping-particle":"","parse-names":false,"suffix":""},{"dropping-particle":"","family":"Zimmer","given":"Thorbjörn","non-dropping-particle":"","parse-names":false,"suffix":""},{"dropping-particle":"","family":"Thiel","given":"Verena","non-dropping-particle":"","parse-names":false,"suffix":""},{"dropping-particle":"","family":"Janke","given":"Christian","non-dropping-particle":"","parse-names":false,"suffix":""},{"dropping-particle":"","family":"Guggemos","given":"Wolfgang","non-dropping-particle":"","parse-names":false,"suffix":""},{"dropping-particle":"","family":"others","given":"","non-dropping-particle":"","parse-names":false,"suffix":""}],"container-title":"New England Journal of Medicine","id":"ITEM-1","issue":"10","issued":{"date-parts":[["2020"]]},"page":"970-971","publisher":"Mass Medical Soc","title":"Transmission of 2019-nCoV infection from an asymptomatic contact in Germany","type":"article-journal","volume":"382"},"uris":["http://www.mendeley.com/documents/?uuid=b053b36a-4281-49ec-9b9a-81b74a846bf6"]},{"id":"ITEM-2","itemData":{"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 M","non-dropping-particle":"","parse-names":false,"suffix":""},{"dropping-particle":"","family":"Lau","given":"Eric H Y","non-dropping-particle":"","parse-names":false,"suffix":""},{"dropping-particle":"","family":"Wong","given":"Jessica Y","non-dropping-particle":"","parse-names":false,"suffix":""},{"dropping-particle":"","family":"others","given":"","non-dropping-particle":"","parse-names":false,"suffix":""}],"container-title":"New England Journal of Medicine","id":"ITEM-2","issued":{"date-parts":[["2020"]]},"publisher":"Mass Medical Soc","title":"Early transmission dynamics in Wuhan, China, of novel coronavirus--infected pneumonia","type":"article-journal"},"uris":["http://www.mendeley.com/documents/?uuid=a09ff39c-08cb-4b5e-957b-ebdc548285f4"]}],"mendeley":{"formattedCitation":"(Li et al., 2020; Rothe et al., 2020)","plainTextFormattedCitation":"(Li et al., 2020; Rothe et al., 2020)","previouslyFormattedCitation":"(Li et al., 2020; Rothe et al., 2020)"},"properties":{"noteIndex":0},"schema":"https://github.com/citation-style-language/schema/raw/master/csl-citation.json"}</w:instrText>
      </w:r>
      <w:r w:rsidR="0024044D">
        <w:fldChar w:fldCharType="separate"/>
      </w:r>
      <w:r w:rsidR="0024044D" w:rsidRPr="0024044D">
        <w:rPr>
          <w:noProof/>
        </w:rPr>
        <w:t>(Li et al., 2020; Rothe et al., 2020)</w:t>
      </w:r>
      <w:r w:rsidR="0024044D">
        <w:fldChar w:fldCharType="end"/>
      </w:r>
      <w:r>
        <w:t>.</w:t>
      </w:r>
    </w:p>
    <w:p w14:paraId="25E8C8E5" w14:textId="1CFA2084" w:rsidR="00C12992" w:rsidRDefault="00C12992" w:rsidP="00C12992">
      <w:pPr>
        <w:ind w:firstLine="288"/>
      </w:pPr>
      <w:r>
        <w:lastRenderedPageBreak/>
        <w:t>There is some evidence of human-to-animal transmission of SARS-CoV-2, inclu</w:t>
      </w:r>
      <w:r w:rsidR="009B2FF7">
        <w:t>ding examples in felids.</w:t>
      </w:r>
      <w:r>
        <w:t xml:space="preserve"> Some institutions have advised those infected with SARS-CoV-2 to restri</w:t>
      </w:r>
      <w:r w:rsidR="009B2FF7">
        <w:t>ct contact with animals.</w:t>
      </w:r>
    </w:p>
    <w:p w14:paraId="494CDD27" w14:textId="2646EF55" w:rsidR="00C12992" w:rsidRDefault="00C12992" w:rsidP="00C12992">
      <w:pPr>
        <w:pStyle w:val="2"/>
      </w:pPr>
      <w:bookmarkStart w:id="19" w:name="_Toc47547956"/>
      <w:r>
        <w:t>3.5 Methods of Diagnosis</w:t>
      </w:r>
      <w:bookmarkEnd w:id="19"/>
    </w:p>
    <w:p w14:paraId="3B8263D2" w14:textId="77777777" w:rsidR="009B2FF7" w:rsidRDefault="00C12992" w:rsidP="00C12992">
      <w:pPr>
        <w:ind w:firstLine="288"/>
      </w:pPr>
      <w:r>
        <w:t>The WHO has published several testin</w:t>
      </w:r>
      <w:r w:rsidR="009B2FF7">
        <w:t>g protocols for the disease. The standard method of diagnosis</w:t>
      </w:r>
      <w:r>
        <w:t xml:space="preserve"> is real-time reverse transcription polymerase chain reaction (</w:t>
      </w:r>
      <w:proofErr w:type="spellStart"/>
      <w:r>
        <w:t>rRT</w:t>
      </w:r>
      <w:proofErr w:type="spellEnd"/>
      <w:r>
        <w:t>-PCR</w:t>
      </w:r>
      <w:r w:rsidR="009B2FF7">
        <w:t>)</w:t>
      </w:r>
      <w:r w:rsidR="009B2FF7" w:rsidRPr="009B2FF7">
        <w:t xml:space="preserve"> </w:t>
      </w:r>
      <w:r w:rsidR="009B2FF7">
        <w:t>from a nasopharyngeal swab.</w:t>
      </w:r>
      <w:r>
        <w:t xml:space="preserve"> The test is typically done on respiratory samples obtained by a nasopharyngeal swab; however, a nasal swab or sputum s</w:t>
      </w:r>
      <w:r w:rsidR="009B2FF7">
        <w:t>ample may also be used.</w:t>
      </w:r>
      <w:r>
        <w:t xml:space="preserve"> Results are generally available within a f</w:t>
      </w:r>
      <w:r w:rsidR="009B2FF7">
        <w:t>ew hours to two days.</w:t>
      </w:r>
    </w:p>
    <w:p w14:paraId="66FA0B12" w14:textId="119248D0" w:rsidR="00C12992" w:rsidRDefault="00C12992" w:rsidP="00C12992">
      <w:pPr>
        <w:ind w:firstLine="288"/>
      </w:pPr>
      <w:r>
        <w:t>Blood tests can be used, but these require two blood samples taken two weeks apart, and the results have little immediate value. Chinese scientists were able to isolate a strain of the coronavirus and publish the genetic sequence so laboratories across the world could independently develop polymerase chain reaction (PCR) tests to detect infect</w:t>
      </w:r>
      <w:r w:rsidR="009B2FF7">
        <w:t xml:space="preserve">ion by the virus. </w:t>
      </w:r>
      <w:r>
        <w:t>As of 4 April 2020, antibody tests (which may detect active infections and whether a person had been infected in the past) were in development, but not</w:t>
      </w:r>
      <w:r w:rsidR="009B2FF7">
        <w:t xml:space="preserve"> yet widely used.</w:t>
      </w:r>
      <w:r>
        <w:t xml:space="preserve"> The Chinese experience with testing has shown the accuracy is only 60 to 7</w:t>
      </w:r>
      <w:r w:rsidR="009B2FF7">
        <w:t>0%.</w:t>
      </w:r>
      <w:r>
        <w:t xml:space="preserve"> The FDA in the United States approved the first point-of-care test on 21 March 2020 for us</w:t>
      </w:r>
      <w:r w:rsidR="009B2FF7">
        <w:t>e at the end of that month.</w:t>
      </w:r>
    </w:p>
    <w:p w14:paraId="490B77AF" w14:textId="77777777" w:rsidR="00ED5F5C" w:rsidRDefault="00C12992" w:rsidP="00ED5F5C">
      <w:pPr>
        <w:ind w:firstLine="288"/>
      </w:pPr>
      <w:r>
        <w:t>Along with laboratory testing, chest CT scans may be helpful to diagnose COVID‑19 in individuals with a high clinical suspicion of infection but are not recommende</w:t>
      </w:r>
      <w:r w:rsidR="009B2FF7">
        <w:t>d for routine screening.</w:t>
      </w:r>
      <w:r>
        <w:t xml:space="preserve"> Bilateral </w:t>
      </w:r>
      <w:proofErr w:type="spellStart"/>
      <w:r>
        <w:t>multilobar</w:t>
      </w:r>
      <w:proofErr w:type="spellEnd"/>
      <w:r>
        <w:t xml:space="preserve"> ground-glass opacities with a peripheral, asymmetric, and posterior distribution ar</w:t>
      </w:r>
      <w:r w:rsidR="009B2FF7">
        <w:t>e common in early infection.</w:t>
      </w:r>
      <w:r>
        <w:t xml:space="preserve"> </w:t>
      </w:r>
      <w:proofErr w:type="spellStart"/>
      <w:r>
        <w:t>Subpleural</w:t>
      </w:r>
      <w:proofErr w:type="spellEnd"/>
      <w:r>
        <w:t xml:space="preserve"> dominance, crazy paving (lobular septal thickening with variable alveolar filling), and consolidation may appear as the disease progresses</w:t>
      </w:r>
      <w:r w:rsidR="00ED5F5C">
        <w:t>.</w:t>
      </w:r>
    </w:p>
    <w:p w14:paraId="1F419E4E" w14:textId="308A69D9" w:rsidR="00CB4751" w:rsidRDefault="00C12992" w:rsidP="00ED5F5C">
      <w:pPr>
        <w:pStyle w:val="2"/>
      </w:pPr>
      <w:bookmarkStart w:id="20" w:name="_Toc47547957"/>
      <w:r>
        <w:t>3.6 Cure and measures</w:t>
      </w:r>
      <w:bookmarkEnd w:id="20"/>
    </w:p>
    <w:p w14:paraId="5C7E1FBE" w14:textId="77777777" w:rsidR="002E55B2" w:rsidRDefault="008E45B7" w:rsidP="002E55B2">
      <w:pPr>
        <w:ind w:firstLine="288"/>
      </w:pPr>
      <w:r>
        <w:t>According to the World Health Organization (WHO), there are no vaccines nor specific antiv</w:t>
      </w:r>
      <w:r w:rsidR="00283334">
        <w:t>iral treatments for COVID-19. Therefore, m</w:t>
      </w:r>
      <w:r>
        <w:t>anagement involves the treatment of symptoms, supportive care, isolation</w:t>
      </w:r>
      <w:r w:rsidR="002E55B2">
        <w:t>, and experimental measures.</w:t>
      </w:r>
      <w:r w:rsidR="002E55B2" w:rsidRPr="002E55B2">
        <w:t xml:space="preserve"> </w:t>
      </w:r>
    </w:p>
    <w:p w14:paraId="287AD941" w14:textId="303DD763" w:rsidR="007D39AD" w:rsidRDefault="002E55B2" w:rsidP="007D39AD">
      <w:pPr>
        <w:ind w:firstLine="288"/>
      </w:pPr>
      <w:r>
        <w:lastRenderedPageBreak/>
        <w:t>Recommended measures to prevent infection include frequent hand washing, maintaining physical distance from others (especially from those with symptoms), quarantine (especially for those with symptoms), covering coughs,</w:t>
      </w:r>
      <w:r w:rsidRPr="002E55B2">
        <w:t xml:space="preserve"> </w:t>
      </w:r>
      <w:r>
        <w:t xml:space="preserve">washing hands with soap and water often and for at least 20 seconds, </w:t>
      </w:r>
      <w:r w:rsidR="00636427">
        <w:t>practicing</w:t>
      </w:r>
      <w:r>
        <w:t xml:space="preserve"> good respiratory hygiene, and avoiding touching the eyes, nose, or mouth with unwashed hands</w:t>
      </w:r>
      <w:r w:rsidR="007D39AD">
        <w:t xml:space="preserve"> (Figure 10</w:t>
      </w:r>
      <w:r w:rsidR="00AF0EEF">
        <w:t>)</w:t>
      </w:r>
      <w:r>
        <w:t xml:space="preserve">. Outside the human body, the virus is killed by household soap, which bursts its protective bubble. The use of cloth </w:t>
      </w:r>
      <w:proofErr w:type="gramStart"/>
      <w:r w:rsidR="00636427">
        <w:t>face</w:t>
      </w:r>
      <w:proofErr w:type="gramEnd"/>
      <w:r>
        <w:t xml:space="preserve"> coverings such as a scarf or a bandana is recommended in public settings to minimize the risk of transmissions, with some authorities requiring their use. Medical grade facemasks such as N95 masks should only be used by healthcare workers, first responders and those who care for infected individuals.</w:t>
      </w:r>
    </w:p>
    <w:p w14:paraId="0864B113" w14:textId="697AD644" w:rsidR="00ED5F5C" w:rsidRPr="007D39AD" w:rsidRDefault="00824985" w:rsidP="00BD2106">
      <w:pPr>
        <w:ind w:firstLine="288"/>
        <w:jc w:val="center"/>
      </w:pPr>
      <w:r>
        <w:rPr>
          <w:noProof/>
          <w:lang w:val="el-GR" w:eastAsia="el-GR"/>
        </w:rPr>
        <w:drawing>
          <wp:inline distT="0" distB="0" distL="0" distR="0" wp14:anchorId="014A3747" wp14:editId="59A04362">
            <wp:extent cx="2375907" cy="3361909"/>
            <wp:effectExtent l="0" t="0" r="5715" b="0"/>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AEFER-Poster-Corona-EN.400.jpg"/>
                    <pic:cNvPicPr/>
                  </pic:nvPicPr>
                  <pic:blipFill>
                    <a:blip r:embed="rId19">
                      <a:extLst>
                        <a:ext uri="{28A0092B-C50C-407E-A947-70E740481C1C}">
                          <a14:useLocalDpi xmlns:a14="http://schemas.microsoft.com/office/drawing/2010/main" val="0"/>
                        </a:ext>
                      </a:extLst>
                    </a:blip>
                    <a:stretch>
                      <a:fillRect/>
                    </a:stretch>
                  </pic:blipFill>
                  <pic:spPr>
                    <a:xfrm>
                      <a:off x="0" y="0"/>
                      <a:ext cx="2383868" cy="3373174"/>
                    </a:xfrm>
                    <a:prstGeom prst="rect">
                      <a:avLst/>
                    </a:prstGeom>
                  </pic:spPr>
                </pic:pic>
              </a:graphicData>
            </a:graphic>
          </wp:inline>
        </w:drawing>
      </w:r>
    </w:p>
    <w:p w14:paraId="3FB10AA4" w14:textId="376EED51" w:rsidR="00AF0EEF" w:rsidRPr="00AF0EEF" w:rsidRDefault="00ED5F5C" w:rsidP="00BD2106">
      <w:pPr>
        <w:ind w:left="720" w:firstLine="720"/>
        <w:rPr>
          <w:i/>
        </w:rPr>
      </w:pPr>
      <w:r>
        <w:rPr>
          <w:i/>
        </w:rPr>
        <w:t xml:space="preserve">Figure </w:t>
      </w:r>
      <w:r w:rsidR="007D39AD">
        <w:rPr>
          <w:i/>
        </w:rPr>
        <w:t>10</w:t>
      </w:r>
      <w:r w:rsidR="00AF0EEF" w:rsidRPr="00AF0EEF">
        <w:rPr>
          <w:i/>
        </w:rPr>
        <w:t>: Measures to prevent transmission of the virus</w:t>
      </w:r>
    </w:p>
    <w:p w14:paraId="5178D8CB" w14:textId="77777777" w:rsidR="00014636" w:rsidRDefault="008E45B7" w:rsidP="00741DEC">
      <w:pPr>
        <w:ind w:firstLine="288"/>
      </w:pPr>
      <w:r>
        <w:t>Social distancing strategies aim to reduce contact of infected persons with large groups by closing schools and workplaces, restricting travel, and cancelli</w:t>
      </w:r>
      <w:r w:rsidR="002E55B2">
        <w:t>ng large public gatherings.</w:t>
      </w:r>
      <w:r>
        <w:t xml:space="preserve"> Distancing guidelines also include that people stay at </w:t>
      </w:r>
      <w:r w:rsidR="002E55B2">
        <w:t>least 6 feet (1.8 m) apart.</w:t>
      </w:r>
      <w:r>
        <w:t xml:space="preserve"> After the implementation of social distancing and stay-at-home orders, many </w:t>
      </w:r>
      <w:r>
        <w:lastRenderedPageBreak/>
        <w:t>regions have been able to sustain an effective transmission rate ("</w:t>
      </w:r>
      <w:proofErr w:type="spellStart"/>
      <w:r>
        <w:t>Rt</w:t>
      </w:r>
      <w:proofErr w:type="spellEnd"/>
      <w:r>
        <w:t>") of less than one, meaning the disease is i</w:t>
      </w:r>
      <w:r w:rsidR="002E55B2">
        <w:t>n remission in those areas.</w:t>
      </w:r>
      <w:r w:rsidR="002E55B2" w:rsidRPr="002E55B2">
        <w:t xml:space="preserve"> </w:t>
      </w:r>
    </w:p>
    <w:p w14:paraId="2AD17503" w14:textId="429E6441" w:rsidR="002E55B2" w:rsidRDefault="002E55B2" w:rsidP="00741DEC">
      <w:pPr>
        <w:ind w:firstLine="288"/>
      </w:pPr>
      <w:r>
        <w:t>Authorities worldwide have responded by implementing travel restrictions, lockdowns, workplace hazard controls, and facility closures. Many places have also worked to increase testing capacity and trace contacts of infected persons.</w:t>
      </w:r>
    </w:p>
    <w:p w14:paraId="5FF16D06" w14:textId="418B9694" w:rsidR="008E45B7" w:rsidRDefault="008E45B7" w:rsidP="002E55B2">
      <w:pPr>
        <w:ind w:firstLine="288"/>
      </w:pPr>
      <w:r>
        <w:t xml:space="preserve">As a COVID-19 vaccine is not expected </w:t>
      </w:r>
      <w:r w:rsidR="002E55B2">
        <w:t>until 2021 at the earliest,</w:t>
      </w:r>
      <w:r>
        <w:t xml:space="preserve"> a key part of managing COVID‑19 is trying to decrease and delay the epidemic peak, known as "flatteni</w:t>
      </w:r>
      <w:r w:rsidR="002E55B2">
        <w:t>ng the curve".</w:t>
      </w:r>
      <w:r>
        <w:t xml:space="preserve"> This is done by slowing the infection rate to decrease the risk of health services being overwhelmed, allowing for better treatment of current cases, and delaying additional cases until effective treatments or a vaccine become available</w:t>
      </w:r>
      <w:r w:rsidR="002E55B2">
        <w:t>.</w:t>
      </w:r>
    </w:p>
    <w:p w14:paraId="33D74037" w14:textId="2F028E7A" w:rsidR="008E45B7" w:rsidRPr="008E45B7" w:rsidRDefault="008E45B7" w:rsidP="002E55B2">
      <w:pPr>
        <w:ind w:firstLine="288"/>
      </w:pPr>
      <w:r>
        <w:t>At this time, there are no specific vaccines or treatments for COVID-19. However, there are many ongoing clinical trials evaluating potential treatments. WHO will continue to provide updated information as soon as clinical findings become available.</w:t>
      </w:r>
    </w:p>
    <w:p w14:paraId="1F6A4CE6" w14:textId="606CE38D" w:rsidR="008E45B7" w:rsidRDefault="00C12992" w:rsidP="00C12992">
      <w:pPr>
        <w:pStyle w:val="2"/>
      </w:pPr>
      <w:bookmarkStart w:id="21" w:name="_Toc47547958"/>
      <w:r>
        <w:t>3.7 Consequences of Covid-19 pandemic</w:t>
      </w:r>
      <w:bookmarkEnd w:id="21"/>
    </w:p>
    <w:p w14:paraId="4C627236" w14:textId="1449622D" w:rsidR="00C12992" w:rsidRPr="008E45B7" w:rsidRDefault="008E45B7" w:rsidP="008E45B7">
      <w:pPr>
        <w:ind w:firstLine="288"/>
      </w:pPr>
      <w:r w:rsidRPr="008E45B7">
        <w:t>The pandemic has caused immense global soci</w:t>
      </w:r>
      <w:r>
        <w:t xml:space="preserve">al and economic disruption, </w:t>
      </w:r>
      <w:r w:rsidRPr="008E45B7">
        <w:t>including the largest global recessio</w:t>
      </w:r>
      <w:r>
        <w:t>n since the Great Depression.</w:t>
      </w:r>
      <w:r w:rsidRPr="008E45B7">
        <w:t xml:space="preserve"> It has led to the postponement or cancellation of sporting, religious, pol</w:t>
      </w:r>
      <w:r>
        <w:t>itical, and cultural events,</w:t>
      </w:r>
      <w:r w:rsidRPr="008E45B7">
        <w:t xml:space="preserve"> widespread supply shortages exacerba</w:t>
      </w:r>
      <w:r>
        <w:t>ted by panic buying,</w:t>
      </w:r>
      <w:r w:rsidRPr="008E45B7">
        <w:t xml:space="preserve"> and decreased emissions of pollutant</w:t>
      </w:r>
      <w:r>
        <w:t xml:space="preserve">s and greenhouse gases. </w:t>
      </w:r>
      <w:r w:rsidRPr="008E45B7">
        <w:t>Schools, universities, and colleges have been closed either on a nationwide or local basis in 172 countries, affecting approximately 98.5 percent of the</w:t>
      </w:r>
      <w:r>
        <w:t xml:space="preserve"> world's student population.</w:t>
      </w:r>
      <w:r w:rsidRPr="008E45B7">
        <w:t xml:space="preserve"> Misinformation about the virus has circulated through socia</w:t>
      </w:r>
      <w:r>
        <w:t xml:space="preserve">l media and the mass media. </w:t>
      </w:r>
      <w:r w:rsidRPr="008E45B7">
        <w:t>There have been incidents of xenophobia and discrimination against Chinese people and against those perceived as being Chinese or as being from areas with high infection rates</w:t>
      </w:r>
    </w:p>
    <w:p w14:paraId="6AE699C8" w14:textId="629A0385" w:rsidR="00672FED" w:rsidRPr="00991042" w:rsidRDefault="00420C18" w:rsidP="00991042">
      <w:pPr>
        <w:pStyle w:val="1"/>
      </w:pPr>
      <w:bookmarkStart w:id="22" w:name="_Toc47547959"/>
      <w:r w:rsidRPr="00991042">
        <w:lastRenderedPageBreak/>
        <w:t xml:space="preserve">Chapter 4: </w:t>
      </w:r>
      <w:r w:rsidR="00672FED" w:rsidRPr="00991042">
        <w:t>Application</w:t>
      </w:r>
      <w:bookmarkEnd w:id="22"/>
    </w:p>
    <w:p w14:paraId="2F85253B" w14:textId="0EA69C60" w:rsidR="00D61AE3" w:rsidRDefault="006D1992" w:rsidP="00D61AE3">
      <w:pPr>
        <w:ind w:firstLine="720"/>
        <w:rPr>
          <w:rFonts w:cs="Times New Roman"/>
          <w:szCs w:val="24"/>
        </w:rPr>
      </w:pPr>
      <w:r>
        <w:rPr>
          <w:rFonts w:cs="Times New Roman"/>
          <w:szCs w:val="24"/>
        </w:rPr>
        <w:t xml:space="preserve">During this internship </w:t>
      </w:r>
      <w:r w:rsidR="00633DF2">
        <w:rPr>
          <w:rFonts w:cs="Times New Roman"/>
          <w:szCs w:val="24"/>
        </w:rPr>
        <w:t>we</w:t>
      </w:r>
      <w:r>
        <w:rPr>
          <w:rFonts w:cs="Times New Roman"/>
          <w:szCs w:val="24"/>
        </w:rPr>
        <w:t xml:space="preserve"> worked on Data Mining on the datasets of the Covid-19. The main idea was to implement data mining techniques on the available datasets and extract information and conclusions from them. The datasets come from various sources like the </w:t>
      </w:r>
      <w:r w:rsidRPr="006D1992">
        <w:rPr>
          <w:rFonts w:cs="Times New Roman"/>
          <w:szCs w:val="24"/>
        </w:rPr>
        <w:t>Center for Systems Science and Engineering (CSSE) at Johns Hopkins University</w:t>
      </w:r>
      <w:r>
        <w:rPr>
          <w:rFonts w:cs="Times New Roman"/>
          <w:szCs w:val="24"/>
        </w:rPr>
        <w:t>, the World Bank and WHO</w:t>
      </w:r>
      <w:r w:rsidR="0095299C">
        <w:rPr>
          <w:rFonts w:cs="Times New Roman"/>
          <w:szCs w:val="24"/>
        </w:rPr>
        <w:t xml:space="preserve"> including</w:t>
      </w:r>
      <w:r>
        <w:rPr>
          <w:rFonts w:cs="Times New Roman"/>
          <w:szCs w:val="24"/>
        </w:rPr>
        <w:t xml:space="preserve"> the use of </w:t>
      </w:r>
      <w:proofErr w:type="spellStart"/>
      <w:r>
        <w:rPr>
          <w:rFonts w:cs="Times New Roman"/>
          <w:szCs w:val="24"/>
        </w:rPr>
        <w:t>Kaggle</w:t>
      </w:r>
      <w:proofErr w:type="spellEnd"/>
      <w:r>
        <w:rPr>
          <w:rFonts w:cs="Times New Roman"/>
          <w:szCs w:val="24"/>
        </w:rPr>
        <w:t>.</w:t>
      </w:r>
      <w:r w:rsidR="00D61AE3">
        <w:rPr>
          <w:rFonts w:cs="Times New Roman"/>
          <w:szCs w:val="24"/>
        </w:rPr>
        <w:t xml:space="preserve"> </w:t>
      </w:r>
    </w:p>
    <w:p w14:paraId="2159B9AB" w14:textId="558C724E" w:rsidR="007C0437" w:rsidRDefault="00633DF2" w:rsidP="00D61AE3">
      <w:pPr>
        <w:ind w:firstLine="720"/>
      </w:pPr>
      <w:r>
        <w:t>The tools we</w:t>
      </w:r>
      <w:r w:rsidR="00D61AE3">
        <w:t xml:space="preserve"> primarily used for this project are t</w:t>
      </w:r>
      <w:r w:rsidR="00D61AE3" w:rsidRPr="00D61AE3">
        <w:t xml:space="preserve">he </w:t>
      </w:r>
      <w:proofErr w:type="spellStart"/>
      <w:r w:rsidR="00D61AE3" w:rsidRPr="00D61AE3">
        <w:t>Jupyter</w:t>
      </w:r>
      <w:proofErr w:type="spellEnd"/>
      <w:r w:rsidR="00D61AE3" w:rsidRPr="00D61AE3">
        <w:t xml:space="preserve"> Notebook</w:t>
      </w:r>
      <w:r w:rsidR="00D61AE3">
        <w:t>, which</w:t>
      </w:r>
      <w:r w:rsidR="00D61AE3" w:rsidRPr="00D61AE3">
        <w:t xml:space="preserve"> is an open-source web application that allows you to create and share documents that contain live code, equations, visualizations and explanatory text. </w:t>
      </w:r>
      <w:r w:rsidR="00D61AE3">
        <w:t xml:space="preserve">For this </w:t>
      </w:r>
      <w:r w:rsidR="007C0437">
        <w:t>purpose,</w:t>
      </w:r>
      <w:r>
        <w:t xml:space="preserve"> the programming language we used is Python and we</w:t>
      </w:r>
      <w:r w:rsidR="00D61AE3">
        <w:t xml:space="preserve"> imported many different packages and libraries, for example </w:t>
      </w:r>
      <w:proofErr w:type="spellStart"/>
      <w:r w:rsidR="00D61AE3">
        <w:t>numpy</w:t>
      </w:r>
      <w:proofErr w:type="spellEnd"/>
      <w:r w:rsidR="00D61AE3">
        <w:t xml:space="preserve"> and </w:t>
      </w:r>
      <w:proofErr w:type="spellStart"/>
      <w:r w:rsidR="00D61AE3">
        <w:t>scipy</w:t>
      </w:r>
      <w:proofErr w:type="spellEnd"/>
      <w:r w:rsidR="00D61AE3">
        <w:t>.</w:t>
      </w:r>
    </w:p>
    <w:p w14:paraId="2751529C" w14:textId="77777777" w:rsidR="007C0437" w:rsidRDefault="007C0437" w:rsidP="00D61AE3">
      <w:pPr>
        <w:ind w:firstLine="720"/>
      </w:pPr>
      <w:r>
        <w:t>The process followed to achieve the outcome is divided into the following steps:</w:t>
      </w:r>
    </w:p>
    <w:p w14:paraId="0D5230E6" w14:textId="5ECB9682" w:rsidR="007C0437" w:rsidRDefault="007C0437" w:rsidP="007C0437">
      <w:pPr>
        <w:pStyle w:val="ac"/>
        <w:numPr>
          <w:ilvl w:val="0"/>
          <w:numId w:val="10"/>
        </w:numPr>
      </w:pPr>
      <w:r>
        <w:t>Selection/Target Data</w:t>
      </w:r>
    </w:p>
    <w:p w14:paraId="4359EF77" w14:textId="0270A05E" w:rsidR="007C0437" w:rsidRDefault="007C0437" w:rsidP="007C0437">
      <w:pPr>
        <w:pStyle w:val="ac"/>
        <w:numPr>
          <w:ilvl w:val="0"/>
          <w:numId w:val="10"/>
        </w:numPr>
      </w:pPr>
      <w:r>
        <w:t>Pre-processing</w:t>
      </w:r>
    </w:p>
    <w:p w14:paraId="35C4F337" w14:textId="7276FB36" w:rsidR="007C0437" w:rsidRDefault="007C0437" w:rsidP="007C0437">
      <w:pPr>
        <w:pStyle w:val="ac"/>
        <w:numPr>
          <w:ilvl w:val="0"/>
          <w:numId w:val="10"/>
        </w:numPr>
      </w:pPr>
      <w:r>
        <w:t>Transformation</w:t>
      </w:r>
    </w:p>
    <w:p w14:paraId="59903BF4" w14:textId="79D8998B" w:rsidR="007C0437" w:rsidRDefault="007C0437" w:rsidP="007C0437">
      <w:pPr>
        <w:pStyle w:val="ac"/>
        <w:numPr>
          <w:ilvl w:val="0"/>
          <w:numId w:val="10"/>
        </w:numPr>
      </w:pPr>
      <w:r>
        <w:t>Implement Data mining techniques</w:t>
      </w:r>
    </w:p>
    <w:p w14:paraId="058770F8" w14:textId="0C75C2B8" w:rsidR="007C0437" w:rsidRDefault="007C0437" w:rsidP="007C0437">
      <w:pPr>
        <w:pStyle w:val="ac"/>
        <w:numPr>
          <w:ilvl w:val="0"/>
          <w:numId w:val="10"/>
        </w:numPr>
      </w:pPr>
      <w:r>
        <w:t>Interpretation/Evaluation</w:t>
      </w:r>
    </w:p>
    <w:p w14:paraId="4A3A5266" w14:textId="1C7C429F" w:rsidR="0095299C" w:rsidRDefault="0095299C" w:rsidP="0095299C">
      <w:pPr>
        <w:ind w:firstLine="720"/>
      </w:pPr>
      <w:r>
        <w:t xml:space="preserve">The first step is really important as there is a vast amount of datasets online with infinite information. After finding all the necessary datasets we had to set specific goals and the possible outcomes we would like to explore. Therefore, we represented these datasets using visualization tools to identify patterns. Pre-processing the data is also significant. In this way we can detect any outliers and remove noise as well as to detect any missing values. </w:t>
      </w:r>
      <w:r w:rsidR="00705184">
        <w:t>The next step involves Transformation. In this step we accumulated cases during 15 days after getting 1 cases per 100.000 inhabitants as a standardization.</w:t>
      </w:r>
      <w:r w:rsidR="004F0DB1">
        <w:t xml:space="preserve"> </w:t>
      </w:r>
      <w:r w:rsidR="004F0DB1" w:rsidRPr="004F0DB1">
        <w:rPr>
          <w:color w:val="FF0000"/>
        </w:rPr>
        <w:t>(change)</w:t>
      </w:r>
    </w:p>
    <w:p w14:paraId="6790A3C3" w14:textId="7AEEEC92" w:rsidR="00896070" w:rsidRDefault="0095299C" w:rsidP="0095299C">
      <w:pPr>
        <w:ind w:firstLine="720"/>
        <w:rPr>
          <w:color w:val="FF0000"/>
        </w:rPr>
      </w:pPr>
      <w:r>
        <w:t>Prioritize the objectives and find possible techniques to implement</w:t>
      </w:r>
      <w:r w:rsidR="00A12E18">
        <w:t xml:space="preserve"> is the next step. In this project we used Correlation and Prediction. In particular, we wanted to identify the correlation between the number of cases, deaths and different </w:t>
      </w:r>
      <w:r w:rsidR="00A12E18">
        <w:lastRenderedPageBreak/>
        <w:t>meteorological variables like Temperature and Fog presence. In Prediction we wanted to find a time series model to forecast future cases.</w:t>
      </w:r>
      <w:r w:rsidR="004F0DB1">
        <w:t xml:space="preserve"> </w:t>
      </w:r>
      <w:r w:rsidR="004F0DB1" w:rsidRPr="004F0DB1">
        <w:rPr>
          <w:color w:val="FF0000"/>
        </w:rPr>
        <w:t>(write more/change it)</w:t>
      </w:r>
    </w:p>
    <w:p w14:paraId="22601AA8" w14:textId="77777777" w:rsidR="002C5C95" w:rsidRDefault="00E0569F" w:rsidP="002C5C95">
      <w:pPr>
        <w:ind w:firstLine="720"/>
      </w:pPr>
      <w:r>
        <w:t>The full code is uploaded on my GitHub account:</w:t>
      </w:r>
    </w:p>
    <w:p w14:paraId="0D4E31C2" w14:textId="3BB17847" w:rsidR="00E0569F" w:rsidRDefault="00E0569F" w:rsidP="002C5C95">
      <w:r>
        <w:t xml:space="preserve"> </w:t>
      </w:r>
      <w:hyperlink r:id="rId20" w:history="1">
        <w:r>
          <w:rPr>
            <w:rStyle w:val="-"/>
          </w:rPr>
          <w:t>https://github.com/PanagiotaAlex/Covid-19-project/tree/master</w:t>
        </w:r>
      </w:hyperlink>
      <w:r>
        <w:t xml:space="preserve"> </w:t>
      </w:r>
    </w:p>
    <w:p w14:paraId="1EA6898F" w14:textId="418F62E4" w:rsidR="00E0569F" w:rsidRPr="00E0569F" w:rsidRDefault="002C5C95" w:rsidP="002C5C95">
      <w:pPr>
        <w:ind w:firstLine="720"/>
      </w:pPr>
      <w:r>
        <w:t>Many of the graphs are interactive so you can check them there.</w:t>
      </w:r>
      <w:r w:rsidR="00E0569F">
        <w:t xml:space="preserve"> In case some of the plots are not presented you can copy the link and paste it here:</w:t>
      </w:r>
      <w:r>
        <w:t xml:space="preserve"> </w:t>
      </w:r>
      <w:hyperlink r:id="rId21" w:history="1">
        <w:r w:rsidR="00E0569F">
          <w:rPr>
            <w:rStyle w:val="-"/>
          </w:rPr>
          <w:t>https://nbviewer.jupyter.org/</w:t>
        </w:r>
      </w:hyperlink>
    </w:p>
    <w:p w14:paraId="6D92F31F" w14:textId="77777777" w:rsidR="008A2738" w:rsidRDefault="008A2738" w:rsidP="008A2738">
      <w:pPr>
        <w:pStyle w:val="2"/>
      </w:pPr>
      <w:bookmarkStart w:id="23" w:name="_Toc47547960"/>
      <w:r>
        <w:t>4.1 Visualization of datasets</w:t>
      </w:r>
      <w:bookmarkEnd w:id="23"/>
    </w:p>
    <w:p w14:paraId="04542597" w14:textId="22F2749F" w:rsidR="00F967DF" w:rsidRDefault="00F967DF" w:rsidP="008A2738">
      <w:r>
        <w:tab/>
        <w:t xml:space="preserve">The first dataset we used contains information about the Confirmed cases, the number </w:t>
      </w:r>
      <w:r w:rsidR="00234005">
        <w:t>of Deaths</w:t>
      </w:r>
      <w:r>
        <w:t xml:space="preserve"> and Recoveries according to Country/Region and Date. The Latitude and Longitude of each Country is given as well as the Province/State which we are not going to use as the values throughout that column are </w:t>
      </w:r>
      <w:proofErr w:type="spellStart"/>
      <w:r>
        <w:t>NaN</w:t>
      </w:r>
      <w:proofErr w:type="spellEnd"/>
      <w:r>
        <w:t xml:space="preserve"> (Figure 11).</w:t>
      </w:r>
    </w:p>
    <w:p w14:paraId="124B6926" w14:textId="19559A23" w:rsidR="00F967DF" w:rsidRDefault="00F967DF" w:rsidP="008A2738">
      <w:r>
        <w:rPr>
          <w:noProof/>
          <w:lang w:val="el-GR" w:eastAsia="el-GR"/>
        </w:rPr>
        <w:drawing>
          <wp:inline distT="0" distB="0" distL="0" distR="0" wp14:anchorId="6D9317E5" wp14:editId="77A9FD1C">
            <wp:extent cx="5274310" cy="1442085"/>
            <wp:effectExtent l="0" t="0" r="2540" b="5715"/>
            <wp:docPr id="12" name="Εικόνα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PNG"/>
                    <pic:cNvPicPr/>
                  </pic:nvPicPr>
                  <pic:blipFill>
                    <a:blip r:embed="rId22">
                      <a:extLst>
                        <a:ext uri="{28A0092B-C50C-407E-A947-70E740481C1C}">
                          <a14:useLocalDpi xmlns:a14="http://schemas.microsoft.com/office/drawing/2010/main" val="0"/>
                        </a:ext>
                      </a:extLst>
                    </a:blip>
                    <a:stretch>
                      <a:fillRect/>
                    </a:stretch>
                  </pic:blipFill>
                  <pic:spPr>
                    <a:xfrm>
                      <a:off x="0" y="0"/>
                      <a:ext cx="5274310" cy="1442085"/>
                    </a:xfrm>
                    <a:prstGeom prst="rect">
                      <a:avLst/>
                    </a:prstGeom>
                  </pic:spPr>
                </pic:pic>
              </a:graphicData>
            </a:graphic>
          </wp:inline>
        </w:drawing>
      </w:r>
    </w:p>
    <w:p w14:paraId="0406EF0F" w14:textId="45B0ACF9" w:rsidR="00F967DF" w:rsidRPr="00F967DF" w:rsidRDefault="00F967DF" w:rsidP="00F967DF">
      <w:pPr>
        <w:jc w:val="center"/>
        <w:rPr>
          <w:i/>
        </w:rPr>
      </w:pPr>
      <w:r w:rsidRPr="00F967DF">
        <w:rPr>
          <w:i/>
        </w:rPr>
        <w:t>Figure 11: D</w:t>
      </w:r>
      <w:r>
        <w:rPr>
          <w:i/>
        </w:rPr>
        <w:t>ataset represe</w:t>
      </w:r>
      <w:r w:rsidRPr="00F967DF">
        <w:rPr>
          <w:i/>
        </w:rPr>
        <w:t>ntation</w:t>
      </w:r>
    </w:p>
    <w:p w14:paraId="42F85E18" w14:textId="13ED7D9A" w:rsidR="008A2738" w:rsidRDefault="00190427" w:rsidP="00190427">
      <w:pPr>
        <w:ind w:firstLine="720"/>
      </w:pPr>
      <w:r>
        <w:t>We want to check the s</w:t>
      </w:r>
      <w:r w:rsidR="008A2738">
        <w:t>pread of COVID-1</w:t>
      </w:r>
      <w:r>
        <w:t>9</w:t>
      </w:r>
      <w:r w:rsidR="008A2738">
        <w:t xml:space="preserve"> </w:t>
      </w:r>
      <w:r>
        <w:t>geospatially by plotting running maps to observe the spread of confirmed cases and deaths as well as the recovered cases.</w:t>
      </w:r>
    </w:p>
    <w:p w14:paraId="2A044885" w14:textId="1D139759" w:rsidR="008A2738" w:rsidRDefault="00A12E18" w:rsidP="00633DF2">
      <w:pPr>
        <w:pStyle w:val="3"/>
      </w:pPr>
      <w:r>
        <w:t xml:space="preserve">  </w:t>
      </w:r>
      <w:bookmarkStart w:id="24" w:name="_Toc47547961"/>
      <w:r w:rsidR="00633DF2">
        <w:t>4.1.1 Heat map</w:t>
      </w:r>
      <w:bookmarkEnd w:id="24"/>
    </w:p>
    <w:p w14:paraId="015ED137" w14:textId="4A18A59E" w:rsidR="008A2738" w:rsidRDefault="002C6ED4" w:rsidP="00633DF2">
      <w:pPr>
        <w:ind w:firstLine="720"/>
      </w:pPr>
      <w:r>
        <w:t>We</w:t>
      </w:r>
      <w:r w:rsidR="008A2738">
        <w:t xml:space="preserve"> created a basic heat</w:t>
      </w:r>
      <w:r w:rsidR="000E49E7">
        <w:t xml:space="preserve"> </w:t>
      </w:r>
      <w:r w:rsidR="008A2738">
        <w:t>map using the Latitude and Longitude of each country.</w:t>
      </w:r>
      <w:r w:rsidRPr="002C6ED4">
        <w:t xml:space="preserve"> </w:t>
      </w:r>
      <w:r>
        <w:t>For this reason, we used Folium. F</w:t>
      </w:r>
      <w:r w:rsidRPr="002C6ED4">
        <w:t xml:space="preserve">olium is a Python Library that can allow us to visualize spatial data in an interactive manner, straight within the notebooks </w:t>
      </w:r>
      <w:r w:rsidRPr="002C6ED4">
        <w:lastRenderedPageBreak/>
        <w:t>environment</w:t>
      </w:r>
      <w:r>
        <w:t>. In Figure 12 we can see the initial spread of Coronavirus all over the world. With vivid green color are the places where the number of cases are higher, for instance China and the south Europe like Italy and Spain.</w:t>
      </w:r>
    </w:p>
    <w:p w14:paraId="461F9026" w14:textId="3A55F15A" w:rsidR="002C6ED4" w:rsidRDefault="002C6ED4" w:rsidP="002C6ED4">
      <w:r>
        <w:rPr>
          <w:noProof/>
          <w:lang w:val="el-GR" w:eastAsia="el-GR"/>
        </w:rPr>
        <w:drawing>
          <wp:inline distT="0" distB="0" distL="0" distR="0" wp14:anchorId="4A155279" wp14:editId="3196126C">
            <wp:extent cx="5274310" cy="3164205"/>
            <wp:effectExtent l="0" t="0" r="2540" b="0"/>
            <wp:docPr id="13" name="Εικόνα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PNG"/>
                    <pic:cNvPicPr/>
                  </pic:nvPicPr>
                  <pic:blipFill>
                    <a:blip r:embed="rId23">
                      <a:extLst>
                        <a:ext uri="{28A0092B-C50C-407E-A947-70E740481C1C}">
                          <a14:useLocalDpi xmlns:a14="http://schemas.microsoft.com/office/drawing/2010/main" val="0"/>
                        </a:ext>
                      </a:extLst>
                    </a:blip>
                    <a:stretch>
                      <a:fillRect/>
                    </a:stretch>
                  </pic:blipFill>
                  <pic:spPr>
                    <a:xfrm>
                      <a:off x="0" y="0"/>
                      <a:ext cx="5274310" cy="3164205"/>
                    </a:xfrm>
                    <a:prstGeom prst="rect">
                      <a:avLst/>
                    </a:prstGeom>
                  </pic:spPr>
                </pic:pic>
              </a:graphicData>
            </a:graphic>
          </wp:inline>
        </w:drawing>
      </w:r>
    </w:p>
    <w:p w14:paraId="0E18EC87" w14:textId="685D49A8" w:rsidR="002C6ED4" w:rsidRPr="002C6ED4" w:rsidRDefault="002C6ED4" w:rsidP="002C6ED4">
      <w:pPr>
        <w:jc w:val="center"/>
        <w:rPr>
          <w:i/>
        </w:rPr>
      </w:pPr>
      <w:r w:rsidRPr="002C6ED4">
        <w:rPr>
          <w:i/>
        </w:rPr>
        <w:t>Figure 12: Heat map of the world</w:t>
      </w:r>
    </w:p>
    <w:p w14:paraId="7AA76501" w14:textId="7F179993" w:rsidR="00633DF2" w:rsidRDefault="00633DF2" w:rsidP="00633DF2">
      <w:pPr>
        <w:pStyle w:val="3"/>
      </w:pPr>
      <w:bookmarkStart w:id="25" w:name="_Toc47547962"/>
      <w:r>
        <w:t>4.1.2 Choropleth maps</w:t>
      </w:r>
      <w:bookmarkEnd w:id="25"/>
    </w:p>
    <w:p w14:paraId="1C944DE3" w14:textId="589A6E8B" w:rsidR="003344CF" w:rsidRDefault="002C6ED4" w:rsidP="00633DF2">
      <w:pPr>
        <w:ind w:firstLine="720"/>
      </w:pPr>
      <w:r>
        <w:t xml:space="preserve">In order to have a better understanding of our data </w:t>
      </w:r>
      <w:r w:rsidR="0080179D">
        <w:t xml:space="preserve">we started processing them. First of all, we grouped the same countries with their successive dates together and replaced </w:t>
      </w:r>
      <w:proofErr w:type="spellStart"/>
      <w:r w:rsidR="0080179D">
        <w:t>NaN</w:t>
      </w:r>
      <w:proofErr w:type="spellEnd"/>
      <w:r w:rsidR="0080179D">
        <w:t xml:space="preserve"> values in Province/State as Not Repor</w:t>
      </w:r>
      <w:r w:rsidR="00A30C03">
        <w:t>ted. The dates are</w:t>
      </w:r>
      <w:r w:rsidR="0080179D">
        <w:t xml:space="preserve"> from 22/01/2020 until 26/04/2020. Then we plotted an interactive </w:t>
      </w:r>
      <w:r w:rsidR="008A2738">
        <w:t>map to observe the spread of confirmed cases and a map to observe the spread of deaths</w:t>
      </w:r>
      <w:r w:rsidR="00EB0260">
        <w:t xml:space="preserve"> in a log scale</w:t>
      </w:r>
      <w:r w:rsidR="008A2738">
        <w:t xml:space="preserve">. </w:t>
      </w:r>
      <w:r w:rsidR="007F3370">
        <w:t>In order to achieve this, we grouped the number of confirmed cases and deaths according to date. As a visualization technique we use</w:t>
      </w:r>
      <w:r w:rsidR="00A30C03">
        <w:t>d a</w:t>
      </w:r>
      <w:r w:rsidR="007F3370">
        <w:t xml:space="preserve"> choropleth map to plot the figure. </w:t>
      </w:r>
      <w:r w:rsidR="007F3370" w:rsidRPr="007F3370">
        <w:t>Choropleth Maps display divided geographical areas or regions that are colored, shaded or patterned in relation to a data variable.</w:t>
      </w:r>
    </w:p>
    <w:p w14:paraId="52939767" w14:textId="6D8D2E57" w:rsidR="007F3370" w:rsidRDefault="00633DF2" w:rsidP="00633DF2">
      <w:pPr>
        <w:tabs>
          <w:tab w:val="left" w:pos="1020"/>
        </w:tabs>
      </w:pPr>
      <w:r>
        <w:tab/>
      </w:r>
      <w:r w:rsidR="003344CF">
        <w:t xml:space="preserve">In Figure 13 </w:t>
      </w:r>
      <w:r w:rsidR="005631ED">
        <w:t xml:space="preserve">we can see the spread of the virus around the world. The yellow color indicates the highest numbers in scale while dark blue the lowest numbers. At the end of January China is the most affected country from the virus. In the beginning of </w:t>
      </w:r>
      <w:r w:rsidR="005631ED">
        <w:lastRenderedPageBreak/>
        <w:t>March, the virus spreads across other countries as well</w:t>
      </w:r>
      <w:r w:rsidR="00116039">
        <w:t>,</w:t>
      </w:r>
      <w:r w:rsidR="005631ED">
        <w:t xml:space="preserve"> with Europe and the USA reporting more and more cases. By the end </w:t>
      </w:r>
      <w:r w:rsidR="00116039">
        <w:t xml:space="preserve">of March, the virus has spread across all continents with Africa being the least affected. While the number of cases in Chine drop significantly the same numbers rise in the USA. In </w:t>
      </w:r>
      <w:r w:rsidR="00EB0260">
        <w:t>April the top affected country is</w:t>
      </w:r>
      <w:r w:rsidR="00116039">
        <w:t xml:space="preserve"> the USA while the spread in Europe remains in the same levels or slightly rise.</w:t>
      </w:r>
      <w:r w:rsidR="002C5C95">
        <w:t xml:space="preserve"> </w:t>
      </w:r>
    </w:p>
    <w:p w14:paraId="778D1DD2" w14:textId="6AA9F95E" w:rsidR="005631ED" w:rsidRDefault="005631ED" w:rsidP="005631ED">
      <w:pPr>
        <w:ind w:firstLine="720"/>
        <w:jc w:val="center"/>
      </w:pPr>
      <w:r>
        <w:rPr>
          <w:noProof/>
          <w:lang w:val="el-GR" w:eastAsia="el-GR"/>
        </w:rPr>
        <w:drawing>
          <wp:inline distT="0" distB="0" distL="0" distR="0" wp14:anchorId="7330B911" wp14:editId="0464A961">
            <wp:extent cx="5274310" cy="4219575"/>
            <wp:effectExtent l="0" t="0" r="2540" b="9525"/>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wplot (1).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4219575"/>
                    </a:xfrm>
                    <a:prstGeom prst="rect">
                      <a:avLst/>
                    </a:prstGeom>
                  </pic:spPr>
                </pic:pic>
              </a:graphicData>
            </a:graphic>
          </wp:inline>
        </w:drawing>
      </w:r>
    </w:p>
    <w:p w14:paraId="4BC4336A" w14:textId="77777777" w:rsidR="005631ED" w:rsidRDefault="005631ED" w:rsidP="005631ED">
      <w:pPr>
        <w:ind w:left="360"/>
        <w:jc w:val="center"/>
        <w:rPr>
          <w:i/>
        </w:rPr>
      </w:pPr>
      <w:r w:rsidRPr="007F3370">
        <w:rPr>
          <w:i/>
        </w:rPr>
        <w:t>Figure 13:</w:t>
      </w:r>
      <w:r>
        <w:rPr>
          <w:i/>
        </w:rPr>
        <w:t xml:space="preserve"> Spread of confirmed case across the world</w:t>
      </w:r>
    </w:p>
    <w:p w14:paraId="706156A2" w14:textId="57B0FF1F" w:rsidR="007F3370" w:rsidRDefault="007F3370" w:rsidP="003344CF">
      <w:pPr>
        <w:ind w:firstLine="720"/>
      </w:pPr>
    </w:p>
    <w:p w14:paraId="2AC2C94F" w14:textId="44ED91C0" w:rsidR="005631ED" w:rsidRPr="003344CF" w:rsidRDefault="005631ED" w:rsidP="003344CF">
      <w:pPr>
        <w:ind w:firstLine="720"/>
      </w:pPr>
      <w:r>
        <w:t>In Figure 14</w:t>
      </w:r>
      <w:r w:rsidR="002A078D">
        <w:t xml:space="preserve"> we see the spread of deaths around the world. The difference between the spread of cases and deaths is significant as the fatality rate is lower. Initially China is the only</w:t>
      </w:r>
      <w:r w:rsidR="00EB0260">
        <w:t xml:space="preserve"> country with reported deaths at</w:t>
      </w:r>
      <w:r w:rsidR="002A078D">
        <w:t xml:space="preserve"> the end of January. By the end of February, we have the first deaths in Italy in particular. In the middle of March countries like Spain</w:t>
      </w:r>
      <w:r w:rsidR="00CF61AE">
        <w:t>, Iran</w:t>
      </w:r>
      <w:r w:rsidR="002A078D">
        <w:t xml:space="preserve"> and </w:t>
      </w:r>
      <w:r w:rsidR="00CF61AE">
        <w:t xml:space="preserve">the USA begin to have high rates of fatality. In the middle of April, </w:t>
      </w:r>
      <w:r w:rsidR="00CF61AE">
        <w:lastRenderedPageBreak/>
        <w:t xml:space="preserve">the number of deaths decrease in China and rise in Spain, Italy, France, the UK and the USA. </w:t>
      </w:r>
    </w:p>
    <w:p w14:paraId="7541BCA3" w14:textId="2578A05A" w:rsidR="007F3370" w:rsidRDefault="007F3370" w:rsidP="0080179D">
      <w:pPr>
        <w:ind w:left="360"/>
      </w:pPr>
    </w:p>
    <w:p w14:paraId="75C31C98" w14:textId="7CF9EF19" w:rsidR="007F3370" w:rsidRDefault="005631ED" w:rsidP="0080179D">
      <w:pPr>
        <w:ind w:left="360"/>
      </w:pPr>
      <w:r>
        <w:rPr>
          <w:noProof/>
          <w:lang w:val="el-GR" w:eastAsia="el-GR"/>
        </w:rPr>
        <w:drawing>
          <wp:inline distT="0" distB="0" distL="0" distR="0" wp14:anchorId="1B569EBA" wp14:editId="46D35158">
            <wp:extent cx="5274310" cy="4219575"/>
            <wp:effectExtent l="0" t="0" r="2540" b="9525"/>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newplot (2).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4219575"/>
                    </a:xfrm>
                    <a:prstGeom prst="rect">
                      <a:avLst/>
                    </a:prstGeom>
                  </pic:spPr>
                </pic:pic>
              </a:graphicData>
            </a:graphic>
          </wp:inline>
        </w:drawing>
      </w:r>
    </w:p>
    <w:p w14:paraId="2C975825" w14:textId="02532770" w:rsidR="007F3370" w:rsidRPr="007F3370" w:rsidRDefault="007F3370" w:rsidP="00182277">
      <w:pPr>
        <w:ind w:left="360"/>
        <w:jc w:val="center"/>
        <w:rPr>
          <w:i/>
        </w:rPr>
      </w:pPr>
      <w:r w:rsidRPr="007F3370">
        <w:rPr>
          <w:i/>
        </w:rPr>
        <w:t>Figure 14:</w:t>
      </w:r>
      <w:r w:rsidR="00182277" w:rsidRPr="00182277">
        <w:rPr>
          <w:i/>
        </w:rPr>
        <w:t xml:space="preserve"> </w:t>
      </w:r>
      <w:r w:rsidR="00182277">
        <w:rPr>
          <w:i/>
        </w:rPr>
        <w:t>Spread of deaths across the world</w:t>
      </w:r>
    </w:p>
    <w:p w14:paraId="7CD15196" w14:textId="2D1D1FD8" w:rsidR="00AF3D0B" w:rsidRDefault="00633DF2" w:rsidP="00633DF2">
      <w:pPr>
        <w:pStyle w:val="3"/>
      </w:pPr>
      <w:bookmarkStart w:id="26" w:name="_Toc47547963"/>
      <w:r>
        <w:t>4.1.3 Bar charts</w:t>
      </w:r>
      <w:bookmarkEnd w:id="26"/>
    </w:p>
    <w:p w14:paraId="2D8CD59E" w14:textId="79FE2BE8" w:rsidR="008A2738" w:rsidRDefault="00AF3D0B" w:rsidP="00633DF2">
      <w:pPr>
        <w:ind w:firstLine="288"/>
      </w:pPr>
      <w:r>
        <w:t>We</w:t>
      </w:r>
      <w:r w:rsidR="008A2738">
        <w:t xml:space="preserve"> also created two plots, one comparing the confirmed cases with deaths and one with confirmed cases and recoveries.</w:t>
      </w:r>
      <w:r w:rsidR="00754808">
        <w:t xml:space="preserve"> In the first bar</w:t>
      </w:r>
      <w:r w:rsidR="00F01789">
        <w:t xml:space="preserve"> graph </w:t>
      </w:r>
      <w:r w:rsidR="00754808">
        <w:t>(Figure 15a)</w:t>
      </w:r>
      <w:r w:rsidR="00F01789">
        <w:t xml:space="preserve"> we notice that until 26/03 the number of confirmed cases is below half a million. For the next one month the number of cases constantly rises reaching 2 million on 15/04 and 3 million on 25/04. The number of deaths slightly increase</w:t>
      </w:r>
      <w:r w:rsidR="00EB0260">
        <w:t>s</w:t>
      </w:r>
      <w:r w:rsidR="00F01789">
        <w:t xml:space="preserve"> compared to the infected cases, but doesn’t exceed 210.000.</w:t>
      </w:r>
    </w:p>
    <w:p w14:paraId="13F88FA9" w14:textId="05BA8D33" w:rsidR="00F01789" w:rsidRDefault="00F01789" w:rsidP="00633DF2">
      <w:pPr>
        <w:ind w:firstLine="288"/>
      </w:pPr>
      <w:r>
        <w:lastRenderedPageBreak/>
        <w:t>Regarding the total numbers of recoveries from Covid-19 (Figure 15b) we can conclude that there are higher than the number of deaths in Figure 15a. Almost 1/3 of confirmed cases recovers. By 25/04 842.917 people have recovered from the virus.</w:t>
      </w:r>
    </w:p>
    <w:p w14:paraId="69505F70" w14:textId="4F4F1DEA" w:rsidR="00AF3D0B" w:rsidRDefault="007E212B" w:rsidP="0080179D">
      <w:pPr>
        <w:ind w:left="360"/>
      </w:pPr>
      <w:r>
        <w:rPr>
          <w:noProof/>
          <w:lang w:val="el-GR" w:eastAsia="el-GR"/>
        </w:rPr>
        <w:drawing>
          <wp:inline distT="0" distB="0" distL="0" distR="0" wp14:anchorId="4EA9550C" wp14:editId="0646328A">
            <wp:extent cx="5274310" cy="2874645"/>
            <wp:effectExtent l="0" t="0" r="2540" b="190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5.PNG"/>
                    <pic:cNvPicPr/>
                  </pic:nvPicPr>
                  <pic:blipFill>
                    <a:blip r:embed="rId26">
                      <a:extLst>
                        <a:ext uri="{28A0092B-C50C-407E-A947-70E740481C1C}">
                          <a14:useLocalDpi xmlns:a14="http://schemas.microsoft.com/office/drawing/2010/main" val="0"/>
                        </a:ext>
                      </a:extLst>
                    </a:blip>
                    <a:stretch>
                      <a:fillRect/>
                    </a:stretch>
                  </pic:blipFill>
                  <pic:spPr>
                    <a:xfrm>
                      <a:off x="0" y="0"/>
                      <a:ext cx="5274310" cy="2874645"/>
                    </a:xfrm>
                    <a:prstGeom prst="rect">
                      <a:avLst/>
                    </a:prstGeom>
                  </pic:spPr>
                </pic:pic>
              </a:graphicData>
            </a:graphic>
          </wp:inline>
        </w:drawing>
      </w:r>
    </w:p>
    <w:p w14:paraId="293B6D7B" w14:textId="6626BA86" w:rsidR="00AF3D0B" w:rsidRPr="00AF3D0B" w:rsidRDefault="00AF3D0B" w:rsidP="00AF3D0B">
      <w:pPr>
        <w:ind w:left="360"/>
        <w:jc w:val="center"/>
        <w:rPr>
          <w:i/>
        </w:rPr>
      </w:pPr>
      <w:r w:rsidRPr="00AF3D0B">
        <w:rPr>
          <w:i/>
        </w:rPr>
        <w:t>Figure 15a: Number of confirmed cases and deaths according to date</w:t>
      </w:r>
    </w:p>
    <w:p w14:paraId="1A78DF82" w14:textId="128A93AF" w:rsidR="007E212B" w:rsidRDefault="007E212B" w:rsidP="0080179D">
      <w:pPr>
        <w:ind w:left="360"/>
      </w:pPr>
      <w:r>
        <w:rPr>
          <w:noProof/>
          <w:lang w:val="el-GR" w:eastAsia="el-GR"/>
        </w:rPr>
        <w:drawing>
          <wp:inline distT="0" distB="0" distL="0" distR="0" wp14:anchorId="371DA8A1" wp14:editId="76AF287D">
            <wp:extent cx="5274310" cy="2729230"/>
            <wp:effectExtent l="0" t="0" r="2540" b="0"/>
            <wp:docPr id="22" name="Εικόνα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6.PNG"/>
                    <pic:cNvPicPr/>
                  </pic:nvPicPr>
                  <pic:blipFill>
                    <a:blip r:embed="rId27">
                      <a:extLst>
                        <a:ext uri="{28A0092B-C50C-407E-A947-70E740481C1C}">
                          <a14:useLocalDpi xmlns:a14="http://schemas.microsoft.com/office/drawing/2010/main" val="0"/>
                        </a:ext>
                      </a:extLst>
                    </a:blip>
                    <a:stretch>
                      <a:fillRect/>
                    </a:stretch>
                  </pic:blipFill>
                  <pic:spPr>
                    <a:xfrm>
                      <a:off x="0" y="0"/>
                      <a:ext cx="5274310" cy="2729230"/>
                    </a:xfrm>
                    <a:prstGeom prst="rect">
                      <a:avLst/>
                    </a:prstGeom>
                  </pic:spPr>
                </pic:pic>
              </a:graphicData>
            </a:graphic>
          </wp:inline>
        </w:drawing>
      </w:r>
    </w:p>
    <w:p w14:paraId="2375F94E" w14:textId="2FBD26E9" w:rsidR="00AF3D0B" w:rsidRDefault="00AF3D0B" w:rsidP="00AF3D0B">
      <w:pPr>
        <w:ind w:left="360"/>
        <w:jc w:val="center"/>
        <w:rPr>
          <w:i/>
        </w:rPr>
      </w:pPr>
      <w:r w:rsidRPr="00AF3D0B">
        <w:rPr>
          <w:i/>
        </w:rPr>
        <w:t>F</w:t>
      </w:r>
      <w:r>
        <w:rPr>
          <w:i/>
        </w:rPr>
        <w:t>igure 15b</w:t>
      </w:r>
      <w:r w:rsidRPr="00AF3D0B">
        <w:rPr>
          <w:i/>
        </w:rPr>
        <w:t>: Numb</w:t>
      </w:r>
      <w:r>
        <w:rPr>
          <w:i/>
        </w:rPr>
        <w:t>er of confirmed cases and recoveries</w:t>
      </w:r>
      <w:r w:rsidRPr="00AF3D0B">
        <w:rPr>
          <w:i/>
        </w:rPr>
        <w:t xml:space="preserve"> according to date</w:t>
      </w:r>
    </w:p>
    <w:p w14:paraId="068A8706" w14:textId="10EFE3D4" w:rsidR="00633DF2" w:rsidRPr="00633DF2" w:rsidRDefault="00633DF2" w:rsidP="00633DF2">
      <w:pPr>
        <w:pStyle w:val="3"/>
      </w:pPr>
      <w:bookmarkStart w:id="27" w:name="_Toc47547964"/>
      <w:r>
        <w:lastRenderedPageBreak/>
        <w:t>4.1.4 Tables and Choropleth map</w:t>
      </w:r>
      <w:bookmarkEnd w:id="27"/>
    </w:p>
    <w:p w14:paraId="10C4118E" w14:textId="16F569E1" w:rsidR="00AA3540" w:rsidRDefault="00BC0687" w:rsidP="00F53A3C">
      <w:pPr>
        <w:ind w:firstLine="360"/>
      </w:pPr>
      <w:r>
        <w:t>We</w:t>
      </w:r>
      <w:r w:rsidR="008A2738">
        <w:t xml:space="preserve"> process</w:t>
      </w:r>
      <w:r>
        <w:t>ed</w:t>
      </w:r>
      <w:r w:rsidR="008A2738">
        <w:t xml:space="preserve"> the data</w:t>
      </w:r>
      <w:r>
        <w:t xml:space="preserve"> more</w:t>
      </w:r>
      <w:r w:rsidR="008A2738">
        <w:t xml:space="preserve"> and create</w:t>
      </w:r>
      <w:r>
        <w:t>d</w:t>
      </w:r>
      <w:r w:rsidR="008A2738">
        <w:t xml:space="preserve"> an extra column with the active cases</w:t>
      </w:r>
      <w:r w:rsidR="00AA3540">
        <w:t xml:space="preserve"> (Figure 16a)</w:t>
      </w:r>
      <w:r w:rsidR="008A2738">
        <w:t xml:space="preserve">. </w:t>
      </w:r>
      <w:r>
        <w:t xml:space="preserve">The column with the active cases is the result of confirmed cases excluding the deaths and recoveries. </w:t>
      </w:r>
      <w:r w:rsidR="00AA3540">
        <w:t>In Figure 16a we can see the top ten affected countries from Covid-19.</w:t>
      </w:r>
      <w:r w:rsidR="00913CAD">
        <w:t xml:space="preserve"> Each column is depicted with shades of red</w:t>
      </w:r>
      <w:r w:rsidR="00AA3540" w:rsidRPr="00AA3540">
        <w:t xml:space="preserve"> </w:t>
      </w:r>
      <w:r w:rsidR="00913CAD">
        <w:t>according to the highest and lowest numbers in each case.</w:t>
      </w:r>
      <w:r w:rsidR="00F53A3C">
        <w:t xml:space="preserve"> We can conclude therefore that the US have the most confirmed and active cases with 462.780 cases and 420.826 active cases accordingly, Italy the highest number of deaths with 18.279, while China has the most recoveries with 75.362. </w:t>
      </w:r>
      <w:r w:rsidR="00AA3540">
        <w:tab/>
      </w:r>
    </w:p>
    <w:p w14:paraId="774689CC" w14:textId="4B3B04B8" w:rsidR="00AA3540" w:rsidRDefault="00AA3540" w:rsidP="00AA3540">
      <w:r>
        <w:rPr>
          <w:noProof/>
          <w:lang w:val="el-GR" w:eastAsia="el-GR"/>
        </w:rPr>
        <w:drawing>
          <wp:inline distT="0" distB="0" distL="0" distR="0" wp14:anchorId="376B19F4" wp14:editId="04F840B0">
            <wp:extent cx="4572638" cy="3038899"/>
            <wp:effectExtent l="0" t="0" r="0" b="9525"/>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7.1.PNG"/>
                    <pic:cNvPicPr/>
                  </pic:nvPicPr>
                  <pic:blipFill>
                    <a:blip r:embed="rId28">
                      <a:extLst>
                        <a:ext uri="{28A0092B-C50C-407E-A947-70E740481C1C}">
                          <a14:useLocalDpi xmlns:a14="http://schemas.microsoft.com/office/drawing/2010/main" val="0"/>
                        </a:ext>
                      </a:extLst>
                    </a:blip>
                    <a:stretch>
                      <a:fillRect/>
                    </a:stretch>
                  </pic:blipFill>
                  <pic:spPr>
                    <a:xfrm>
                      <a:off x="0" y="0"/>
                      <a:ext cx="4572638" cy="3038899"/>
                    </a:xfrm>
                    <a:prstGeom prst="rect">
                      <a:avLst/>
                    </a:prstGeom>
                  </pic:spPr>
                </pic:pic>
              </a:graphicData>
            </a:graphic>
          </wp:inline>
        </w:drawing>
      </w:r>
    </w:p>
    <w:p w14:paraId="3AB0772C" w14:textId="77F38EF1" w:rsidR="00913CAD" w:rsidRDefault="00AA3540" w:rsidP="00913CAD">
      <w:pPr>
        <w:jc w:val="center"/>
        <w:rPr>
          <w:i/>
        </w:rPr>
      </w:pPr>
      <w:r w:rsidRPr="00AA3540">
        <w:rPr>
          <w:i/>
        </w:rPr>
        <w:t>Figure 16a:</w:t>
      </w:r>
      <w:r>
        <w:rPr>
          <w:i/>
        </w:rPr>
        <w:t xml:space="preserve"> Table with top ten affected countries</w:t>
      </w:r>
    </w:p>
    <w:p w14:paraId="55BFAD62" w14:textId="03A29540" w:rsidR="00913CAD" w:rsidRDefault="00F53A3C" w:rsidP="00F53A3C">
      <w:pPr>
        <w:ind w:firstLine="720"/>
      </w:pPr>
      <w:r>
        <w:t>In Figure 16b we have the sum of all the confirmed cases, deaths, r</w:t>
      </w:r>
      <w:r w:rsidR="003D2D97">
        <w:t xml:space="preserve">ecoveries and active cases as of </w:t>
      </w:r>
      <w:r>
        <w:t>09/04/2020. The confirmed cases reach 1.565.276 and the deaths 95.521.</w:t>
      </w:r>
    </w:p>
    <w:p w14:paraId="233457BC" w14:textId="63EE6E91" w:rsidR="00AA3540" w:rsidRDefault="00AA3540" w:rsidP="00AA3540">
      <w:pPr>
        <w:ind w:left="720" w:firstLine="720"/>
      </w:pPr>
      <w:r>
        <w:rPr>
          <w:noProof/>
          <w:lang w:val="el-GR" w:eastAsia="el-GR"/>
        </w:rPr>
        <w:drawing>
          <wp:inline distT="0" distB="0" distL="0" distR="0" wp14:anchorId="7A9268D5" wp14:editId="61AB09A4">
            <wp:extent cx="3381375" cy="628650"/>
            <wp:effectExtent l="0" t="0" r="9525"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7.PNG"/>
                    <pic:cNvPicPr/>
                  </pic:nvPicPr>
                  <pic:blipFill>
                    <a:blip r:embed="rId29">
                      <a:extLst>
                        <a:ext uri="{28A0092B-C50C-407E-A947-70E740481C1C}">
                          <a14:useLocalDpi xmlns:a14="http://schemas.microsoft.com/office/drawing/2010/main" val="0"/>
                        </a:ext>
                      </a:extLst>
                    </a:blip>
                    <a:stretch>
                      <a:fillRect/>
                    </a:stretch>
                  </pic:blipFill>
                  <pic:spPr>
                    <a:xfrm>
                      <a:off x="0" y="0"/>
                      <a:ext cx="3381375" cy="628650"/>
                    </a:xfrm>
                    <a:prstGeom prst="rect">
                      <a:avLst/>
                    </a:prstGeom>
                  </pic:spPr>
                </pic:pic>
              </a:graphicData>
            </a:graphic>
          </wp:inline>
        </w:drawing>
      </w:r>
    </w:p>
    <w:p w14:paraId="4D148A4A" w14:textId="14E11FCA" w:rsidR="00AA3540" w:rsidRPr="00AA3540" w:rsidRDefault="00AA3540" w:rsidP="00AA3540">
      <w:pPr>
        <w:jc w:val="center"/>
        <w:rPr>
          <w:i/>
        </w:rPr>
      </w:pPr>
      <w:r w:rsidRPr="00AA3540">
        <w:rPr>
          <w:i/>
        </w:rPr>
        <w:t>Figure 16b:</w:t>
      </w:r>
      <w:r>
        <w:rPr>
          <w:i/>
        </w:rPr>
        <w:t xml:space="preserve"> Table with the sum of all cases</w:t>
      </w:r>
    </w:p>
    <w:p w14:paraId="77917450" w14:textId="34304CF9" w:rsidR="00AA3540" w:rsidRDefault="00AA3540" w:rsidP="00AA3540"/>
    <w:p w14:paraId="0EEBCF71" w14:textId="0E63755A" w:rsidR="008A2738" w:rsidRDefault="003D2D97" w:rsidP="003D2D97">
      <w:pPr>
        <w:ind w:firstLine="720"/>
      </w:pPr>
      <w:r>
        <w:t>Moreover, we</w:t>
      </w:r>
      <w:r w:rsidR="00E77A81">
        <w:t xml:space="preserve"> </w:t>
      </w:r>
      <w:r w:rsidR="008A2738">
        <w:t xml:space="preserve">created a 3D map with the </w:t>
      </w:r>
      <w:r w:rsidR="00E77A81">
        <w:t xml:space="preserve">sum of </w:t>
      </w:r>
      <w:r w:rsidR="008A2738">
        <w:t xml:space="preserve">confirmed cases </w:t>
      </w:r>
      <w:r w:rsidR="00E77A81">
        <w:t xml:space="preserve">in each country </w:t>
      </w:r>
      <w:r w:rsidR="00B72A2A">
        <w:t xml:space="preserve">using </w:t>
      </w:r>
      <w:proofErr w:type="spellStart"/>
      <w:r w:rsidR="00B72A2A">
        <w:t>pyplot</w:t>
      </w:r>
      <w:proofErr w:type="spellEnd"/>
      <w:r w:rsidR="00B72A2A">
        <w:t xml:space="preserve"> and a choropleth map </w:t>
      </w:r>
      <w:r w:rsidR="00E77A81">
        <w:t>(Figure 17).</w:t>
      </w:r>
      <w:r>
        <w:t xml:space="preserve"> </w:t>
      </w:r>
    </w:p>
    <w:p w14:paraId="2AE610DD" w14:textId="23F01BD0" w:rsidR="00E77A81" w:rsidRDefault="00E77A81" w:rsidP="00AA3540">
      <w:r>
        <w:rPr>
          <w:noProof/>
          <w:lang w:val="el-GR" w:eastAsia="el-GR"/>
        </w:rPr>
        <w:drawing>
          <wp:inline distT="0" distB="0" distL="0" distR="0" wp14:anchorId="06BB1FEC" wp14:editId="045FAC5C">
            <wp:extent cx="5274310" cy="3390900"/>
            <wp:effectExtent l="0" t="0" r="254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wplot (3).png"/>
                    <pic:cNvPicPr/>
                  </pic:nvPicPr>
                  <pic:blipFill>
                    <a:blip r:embed="rId30">
                      <a:extLst>
                        <a:ext uri="{28A0092B-C50C-407E-A947-70E740481C1C}">
                          <a14:useLocalDpi xmlns:a14="http://schemas.microsoft.com/office/drawing/2010/main" val="0"/>
                        </a:ext>
                      </a:extLst>
                    </a:blip>
                    <a:stretch>
                      <a:fillRect/>
                    </a:stretch>
                  </pic:blipFill>
                  <pic:spPr>
                    <a:xfrm>
                      <a:off x="0" y="0"/>
                      <a:ext cx="5274310" cy="3390900"/>
                    </a:xfrm>
                    <a:prstGeom prst="rect">
                      <a:avLst/>
                    </a:prstGeom>
                  </pic:spPr>
                </pic:pic>
              </a:graphicData>
            </a:graphic>
          </wp:inline>
        </w:drawing>
      </w:r>
    </w:p>
    <w:p w14:paraId="4D67CD22" w14:textId="6F2DDE2B" w:rsidR="00E77A81" w:rsidRPr="00E77A81" w:rsidRDefault="00E77A81" w:rsidP="00E77A81">
      <w:pPr>
        <w:jc w:val="center"/>
        <w:rPr>
          <w:i/>
        </w:rPr>
      </w:pPr>
      <w:r w:rsidRPr="00E77A81">
        <w:rPr>
          <w:i/>
        </w:rPr>
        <w:t>Figure 17: Interactive map of total confirmed cases around the world</w:t>
      </w:r>
    </w:p>
    <w:p w14:paraId="5CB9CD39" w14:textId="2A75BAA8" w:rsidR="009E21C2" w:rsidRDefault="009E21C2" w:rsidP="009E21C2">
      <w:pPr>
        <w:pStyle w:val="3"/>
      </w:pPr>
      <w:bookmarkStart w:id="28" w:name="_Toc47547965"/>
      <w:r>
        <w:t>4.1.5 Graphs related with temperature</w:t>
      </w:r>
      <w:r w:rsidR="003D2D97">
        <w:t xml:space="preserve"> </w:t>
      </w:r>
      <w:r w:rsidR="003D2D97" w:rsidRPr="003D2D97">
        <w:rPr>
          <w:color w:val="FF0000"/>
        </w:rPr>
        <w:t>(change and add)</w:t>
      </w:r>
      <w:bookmarkEnd w:id="28"/>
    </w:p>
    <w:p w14:paraId="06E37F55" w14:textId="20B83CC0" w:rsidR="00AB77C3" w:rsidRPr="00AB77C3" w:rsidRDefault="008A2738" w:rsidP="00AB77C3">
      <w:pPr>
        <w:ind w:firstLine="360"/>
      </w:pPr>
      <w:r>
        <w:t>Fo</w:t>
      </w:r>
      <w:r w:rsidR="00AB77C3">
        <w:t>r the top 8</w:t>
      </w:r>
      <w:r w:rsidR="00B2180E">
        <w:t xml:space="preserve"> countries according to</w:t>
      </w:r>
      <w:r>
        <w:t xml:space="preserve"> confirmed cases</w:t>
      </w:r>
      <w:r w:rsidR="00B2180E">
        <w:t xml:space="preserve"> we fou</w:t>
      </w:r>
      <w:r>
        <w:t xml:space="preserve">nd the average temperature for each one. </w:t>
      </w:r>
      <w:r w:rsidR="00B2180E">
        <w:t>Then we c</w:t>
      </w:r>
      <w:r>
        <w:t>reate</w:t>
      </w:r>
      <w:r w:rsidR="00B2180E">
        <w:t>d a plot</w:t>
      </w:r>
      <w:r>
        <w:t xml:space="preserve"> with confirme</w:t>
      </w:r>
      <w:r w:rsidR="00B2180E">
        <w:t>d cases and average temperature to see if there is any relationship between these two variables.</w:t>
      </w:r>
      <w:r w:rsidR="00AB77C3">
        <w:t xml:space="preserve"> In Figure 18 the US has the most cases with 450.000 people infected and the temperature is above 12</w:t>
      </w:r>
      <w:r w:rsidR="00AB77C3">
        <w:rPr>
          <w:vertAlign w:val="superscript"/>
        </w:rPr>
        <w:t>o</w:t>
      </w:r>
      <w:r w:rsidR="00AB77C3">
        <w:t>C. The rest of the countries don’t exceed 150.000 cases and the temperatures are between 8</w:t>
      </w:r>
      <w:r w:rsidR="00AB77C3">
        <w:rPr>
          <w:vertAlign w:val="superscript"/>
        </w:rPr>
        <w:t>o</w:t>
      </w:r>
      <w:r w:rsidR="00AB77C3">
        <w:t>C to 17</w:t>
      </w:r>
      <w:r w:rsidR="00AB77C3">
        <w:rPr>
          <w:vertAlign w:val="superscript"/>
        </w:rPr>
        <w:t>o</w:t>
      </w:r>
      <w:r w:rsidR="00AB77C3">
        <w:t>C.</w:t>
      </w:r>
    </w:p>
    <w:p w14:paraId="0781D425" w14:textId="164D2C79" w:rsidR="008A2738" w:rsidRDefault="00B2180E" w:rsidP="00B2180E">
      <w:pPr>
        <w:ind w:firstLine="360"/>
      </w:pPr>
      <w:r>
        <w:rPr>
          <w:noProof/>
          <w:lang w:val="el-GR" w:eastAsia="el-GR"/>
        </w:rPr>
        <w:lastRenderedPageBreak/>
        <w:drawing>
          <wp:inline distT="0" distB="0" distL="0" distR="0" wp14:anchorId="725DECA7" wp14:editId="02BE543F">
            <wp:extent cx="4561900" cy="4037330"/>
            <wp:effectExtent l="0" t="0" r="0" b="127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8.PNG"/>
                    <pic:cNvPicPr/>
                  </pic:nvPicPr>
                  <pic:blipFill>
                    <a:blip r:embed="rId31">
                      <a:extLst>
                        <a:ext uri="{28A0092B-C50C-407E-A947-70E740481C1C}">
                          <a14:useLocalDpi xmlns:a14="http://schemas.microsoft.com/office/drawing/2010/main" val="0"/>
                        </a:ext>
                      </a:extLst>
                    </a:blip>
                    <a:stretch>
                      <a:fillRect/>
                    </a:stretch>
                  </pic:blipFill>
                  <pic:spPr>
                    <a:xfrm>
                      <a:off x="0" y="0"/>
                      <a:ext cx="4570742" cy="4045155"/>
                    </a:xfrm>
                    <a:prstGeom prst="rect">
                      <a:avLst/>
                    </a:prstGeom>
                  </pic:spPr>
                </pic:pic>
              </a:graphicData>
            </a:graphic>
          </wp:inline>
        </w:drawing>
      </w:r>
    </w:p>
    <w:p w14:paraId="210851E1" w14:textId="0DE4EA46" w:rsidR="00B2180E" w:rsidRPr="00B2180E" w:rsidRDefault="00B2180E" w:rsidP="00B2180E">
      <w:pPr>
        <w:ind w:firstLine="360"/>
        <w:rPr>
          <w:i/>
        </w:rPr>
      </w:pPr>
      <w:r w:rsidRPr="00B2180E">
        <w:rPr>
          <w:i/>
        </w:rPr>
        <w:t>F</w:t>
      </w:r>
      <w:r>
        <w:rPr>
          <w:i/>
        </w:rPr>
        <w:t>igure 18</w:t>
      </w:r>
      <w:r w:rsidRPr="00B2180E">
        <w:rPr>
          <w:i/>
        </w:rPr>
        <w:t>:</w:t>
      </w:r>
      <w:r>
        <w:rPr>
          <w:i/>
        </w:rPr>
        <w:t xml:space="preserve"> Graph representing the top ten affected countries regarding temperature</w:t>
      </w:r>
    </w:p>
    <w:p w14:paraId="6AEF8C02" w14:textId="689292FE" w:rsidR="00B2180E" w:rsidRDefault="00A64157" w:rsidP="00A64157">
      <w:pPr>
        <w:jc w:val="center"/>
      </w:pPr>
      <w:r>
        <w:rPr>
          <w:noProof/>
          <w:lang w:val="el-GR" w:eastAsia="el-GR"/>
        </w:rPr>
        <w:drawing>
          <wp:inline distT="0" distB="0" distL="0" distR="0" wp14:anchorId="5A1E195A" wp14:editId="1FBAC59B">
            <wp:extent cx="2695951" cy="1638529"/>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11.PNG"/>
                    <pic:cNvPicPr/>
                  </pic:nvPicPr>
                  <pic:blipFill>
                    <a:blip r:embed="rId32">
                      <a:extLst>
                        <a:ext uri="{28A0092B-C50C-407E-A947-70E740481C1C}">
                          <a14:useLocalDpi xmlns:a14="http://schemas.microsoft.com/office/drawing/2010/main" val="0"/>
                        </a:ext>
                      </a:extLst>
                    </a:blip>
                    <a:stretch>
                      <a:fillRect/>
                    </a:stretch>
                  </pic:blipFill>
                  <pic:spPr>
                    <a:xfrm>
                      <a:off x="0" y="0"/>
                      <a:ext cx="2695951" cy="1638529"/>
                    </a:xfrm>
                    <a:prstGeom prst="rect">
                      <a:avLst/>
                    </a:prstGeom>
                  </pic:spPr>
                </pic:pic>
              </a:graphicData>
            </a:graphic>
          </wp:inline>
        </w:drawing>
      </w:r>
    </w:p>
    <w:p w14:paraId="58FFF152" w14:textId="5F1F39BA" w:rsidR="00B2180E" w:rsidRPr="00A64157" w:rsidRDefault="00A64157" w:rsidP="00A64157">
      <w:pPr>
        <w:jc w:val="center"/>
        <w:rPr>
          <w:i/>
        </w:rPr>
      </w:pPr>
      <w:r>
        <w:rPr>
          <w:i/>
        </w:rPr>
        <w:t>Figure 19: Dataset that contains temperatures according to countries and dates</w:t>
      </w:r>
    </w:p>
    <w:p w14:paraId="1AB4401C" w14:textId="7C3D2F0E" w:rsidR="008A2738" w:rsidRPr="00295918" w:rsidRDefault="00B2180E" w:rsidP="00633DF2">
      <w:pPr>
        <w:ind w:firstLine="360"/>
      </w:pPr>
      <w:r>
        <w:t>Using another dataset that contains</w:t>
      </w:r>
      <w:r w:rsidR="008A2738">
        <w:t xml:space="preserve"> the temperatures</w:t>
      </w:r>
      <w:r>
        <w:t xml:space="preserve"> of all the countries we</w:t>
      </w:r>
      <w:r w:rsidR="008A2738">
        <w:t xml:space="preserve"> create</w:t>
      </w:r>
      <w:r>
        <w:t>d</w:t>
      </w:r>
      <w:r w:rsidR="008A2738">
        <w:t xml:space="preserve"> a 3D map regarding the average temperature</w:t>
      </w:r>
      <w:r w:rsidR="00AF658A">
        <w:t xml:space="preserve"> of each country</w:t>
      </w:r>
      <w:r w:rsidR="00A64157">
        <w:t xml:space="preserve"> (Figure19)</w:t>
      </w:r>
      <w:r w:rsidR="008A2738">
        <w:t>.</w:t>
      </w:r>
      <w:r w:rsidR="00A64157">
        <w:t xml:space="preserve"> From Figure 20</w:t>
      </w:r>
      <w:r w:rsidR="003D2D97">
        <w:t xml:space="preserve"> we can assume</w:t>
      </w:r>
      <w:r w:rsidR="00295918">
        <w:t xml:space="preserve"> that during the outbreak and spread of the virus the countries most affected where the ones in the north where the average temperatures are pretty low regarding the south. These low temperatures are below 15</w:t>
      </w:r>
      <w:r w:rsidR="00295918">
        <w:rPr>
          <w:vertAlign w:val="superscript"/>
        </w:rPr>
        <w:t xml:space="preserve">o </w:t>
      </w:r>
      <w:r w:rsidR="00295918">
        <w:t>C</w:t>
      </w:r>
      <w:r w:rsidR="005876C6">
        <w:t>.</w:t>
      </w:r>
      <w:r w:rsidR="003D2D97">
        <w:t xml:space="preserve"> </w:t>
      </w:r>
    </w:p>
    <w:p w14:paraId="124C2E5A" w14:textId="77777777" w:rsidR="00B2180E" w:rsidRDefault="00B2180E" w:rsidP="00B2180E">
      <w:pPr>
        <w:pStyle w:val="ac"/>
      </w:pPr>
    </w:p>
    <w:p w14:paraId="5955717A" w14:textId="4CB87DF1" w:rsidR="00B2180E" w:rsidRDefault="00B2180E" w:rsidP="00B2180E">
      <w:r>
        <w:rPr>
          <w:noProof/>
          <w:lang w:val="el-GR" w:eastAsia="el-GR"/>
        </w:rPr>
        <w:drawing>
          <wp:inline distT="0" distB="0" distL="0" distR="0" wp14:anchorId="7B72FFDF" wp14:editId="2F8AB03F">
            <wp:extent cx="5274310" cy="3390900"/>
            <wp:effectExtent l="0" t="0" r="2540" b="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ewplot (5).png"/>
                    <pic:cNvPicPr/>
                  </pic:nvPicPr>
                  <pic:blipFill>
                    <a:blip r:embed="rId33">
                      <a:extLst>
                        <a:ext uri="{28A0092B-C50C-407E-A947-70E740481C1C}">
                          <a14:useLocalDpi xmlns:a14="http://schemas.microsoft.com/office/drawing/2010/main" val="0"/>
                        </a:ext>
                      </a:extLst>
                    </a:blip>
                    <a:stretch>
                      <a:fillRect/>
                    </a:stretch>
                  </pic:blipFill>
                  <pic:spPr>
                    <a:xfrm>
                      <a:off x="0" y="0"/>
                      <a:ext cx="5274310" cy="3390900"/>
                    </a:xfrm>
                    <a:prstGeom prst="rect">
                      <a:avLst/>
                    </a:prstGeom>
                  </pic:spPr>
                </pic:pic>
              </a:graphicData>
            </a:graphic>
          </wp:inline>
        </w:drawing>
      </w:r>
      <w:r>
        <w:rPr>
          <w:noProof/>
          <w:lang w:val="el-GR" w:eastAsia="el-GR"/>
        </w:rPr>
        <w:drawing>
          <wp:inline distT="0" distB="0" distL="0" distR="0" wp14:anchorId="7D359436" wp14:editId="45F866F0">
            <wp:extent cx="5274310" cy="3390900"/>
            <wp:effectExtent l="0" t="0" r="254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newplot (4).png"/>
                    <pic:cNvPicPr/>
                  </pic:nvPicPr>
                  <pic:blipFill>
                    <a:blip r:embed="rId34">
                      <a:extLst>
                        <a:ext uri="{28A0092B-C50C-407E-A947-70E740481C1C}">
                          <a14:useLocalDpi xmlns:a14="http://schemas.microsoft.com/office/drawing/2010/main" val="0"/>
                        </a:ext>
                      </a:extLst>
                    </a:blip>
                    <a:stretch>
                      <a:fillRect/>
                    </a:stretch>
                  </pic:blipFill>
                  <pic:spPr>
                    <a:xfrm>
                      <a:off x="0" y="0"/>
                      <a:ext cx="5274310" cy="3390900"/>
                    </a:xfrm>
                    <a:prstGeom prst="rect">
                      <a:avLst/>
                    </a:prstGeom>
                  </pic:spPr>
                </pic:pic>
              </a:graphicData>
            </a:graphic>
          </wp:inline>
        </w:drawing>
      </w:r>
    </w:p>
    <w:p w14:paraId="5CC46555" w14:textId="135C3583" w:rsidR="00AF658A" w:rsidRPr="00AF658A" w:rsidRDefault="00A64157" w:rsidP="00AF658A">
      <w:pPr>
        <w:jc w:val="center"/>
        <w:rPr>
          <w:i/>
        </w:rPr>
      </w:pPr>
      <w:r>
        <w:rPr>
          <w:i/>
        </w:rPr>
        <w:t>Figure 20</w:t>
      </w:r>
      <w:r w:rsidR="00AF658A" w:rsidRPr="00AF658A">
        <w:rPr>
          <w:i/>
        </w:rPr>
        <w:t>:</w:t>
      </w:r>
      <w:r w:rsidR="00AF658A">
        <w:rPr>
          <w:i/>
        </w:rPr>
        <w:t xml:space="preserve"> Global temperatures according to country</w:t>
      </w:r>
    </w:p>
    <w:p w14:paraId="2924107B" w14:textId="48593DF1" w:rsidR="009E21C2" w:rsidRDefault="009E21C2" w:rsidP="009E21C2">
      <w:pPr>
        <w:pStyle w:val="3"/>
      </w:pPr>
      <w:bookmarkStart w:id="29" w:name="_Toc47547966"/>
      <w:r>
        <w:lastRenderedPageBreak/>
        <w:t>4.1.6 Relationship between temperature and confirmed cases</w:t>
      </w:r>
      <w:bookmarkEnd w:id="29"/>
    </w:p>
    <w:p w14:paraId="36E90605" w14:textId="31D45278" w:rsidR="008A2738" w:rsidRPr="008517A5" w:rsidRDefault="000A1190" w:rsidP="009E21C2">
      <w:pPr>
        <w:ind w:firstLine="288"/>
        <w:rPr>
          <w:rFonts w:cs="Times New Roman"/>
          <w:szCs w:val="24"/>
        </w:rPr>
      </w:pPr>
      <w:r>
        <w:t>At the end we</w:t>
      </w:r>
      <w:r w:rsidR="008A2738">
        <w:t xml:space="preserve"> created a plot comparing the cases with the t</w:t>
      </w:r>
      <w:r w:rsidR="008517A5">
        <w:t>emperature to find a connection</w:t>
      </w:r>
      <w:r w:rsidR="008A2738">
        <w:t xml:space="preserve"> between them.</w:t>
      </w:r>
      <w:r w:rsidR="008517A5">
        <w:t xml:space="preserve"> In Figure 2</w:t>
      </w:r>
      <w:r w:rsidR="00A64157">
        <w:t>1</w:t>
      </w:r>
      <w:r w:rsidR="008517A5">
        <w:t xml:space="preserve"> most confirmed cases can be identified between 5-17</w:t>
      </w:r>
      <w:r w:rsidR="008517A5">
        <w:rPr>
          <w:vertAlign w:val="superscript"/>
        </w:rPr>
        <w:t>o</w:t>
      </w:r>
      <w:r w:rsidR="008517A5">
        <w:t xml:space="preserve">C. </w:t>
      </w:r>
      <w:r w:rsidR="008517A5" w:rsidRPr="008517A5">
        <w:rPr>
          <w:color w:val="FF0000"/>
        </w:rPr>
        <w:t>(add more)</w:t>
      </w:r>
    </w:p>
    <w:p w14:paraId="1BFEA03C" w14:textId="56D0B4B0" w:rsidR="00AF658A" w:rsidRDefault="00AF658A" w:rsidP="008A2738">
      <w:pPr>
        <w:rPr>
          <w:rFonts w:cs="Times New Roman"/>
          <w:szCs w:val="24"/>
        </w:rPr>
      </w:pPr>
    </w:p>
    <w:p w14:paraId="13D338EB" w14:textId="76B8F39D" w:rsidR="00AF658A" w:rsidRDefault="00AF658A" w:rsidP="00AF658A">
      <w:pPr>
        <w:rPr>
          <w:rFonts w:cs="Times New Roman"/>
          <w:szCs w:val="24"/>
        </w:rPr>
      </w:pPr>
    </w:p>
    <w:p w14:paraId="3066C626" w14:textId="2C45FD1A" w:rsidR="00DB1654" w:rsidRDefault="00AF658A" w:rsidP="00AF658A">
      <w:pPr>
        <w:rPr>
          <w:rFonts w:cs="Times New Roman"/>
          <w:szCs w:val="24"/>
        </w:rPr>
      </w:pPr>
      <w:r>
        <w:rPr>
          <w:rFonts w:cs="Times New Roman"/>
          <w:noProof/>
          <w:szCs w:val="24"/>
          <w:lang w:val="el-GR" w:eastAsia="el-GR"/>
        </w:rPr>
        <w:drawing>
          <wp:inline distT="0" distB="0" distL="0" distR="0" wp14:anchorId="22DB074D" wp14:editId="586051E7">
            <wp:extent cx="5274310" cy="2668270"/>
            <wp:effectExtent l="0" t="0" r="254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10.PNG"/>
                    <pic:cNvPicPr/>
                  </pic:nvPicPr>
                  <pic:blipFill>
                    <a:blip r:embed="rId35">
                      <a:extLst>
                        <a:ext uri="{28A0092B-C50C-407E-A947-70E740481C1C}">
                          <a14:useLocalDpi xmlns:a14="http://schemas.microsoft.com/office/drawing/2010/main" val="0"/>
                        </a:ext>
                      </a:extLst>
                    </a:blip>
                    <a:stretch>
                      <a:fillRect/>
                    </a:stretch>
                  </pic:blipFill>
                  <pic:spPr>
                    <a:xfrm>
                      <a:off x="0" y="0"/>
                      <a:ext cx="5274310" cy="2668270"/>
                    </a:xfrm>
                    <a:prstGeom prst="rect">
                      <a:avLst/>
                    </a:prstGeom>
                  </pic:spPr>
                </pic:pic>
              </a:graphicData>
            </a:graphic>
          </wp:inline>
        </w:drawing>
      </w:r>
    </w:p>
    <w:p w14:paraId="140B9C73" w14:textId="75C72DA9" w:rsidR="00234005" w:rsidRDefault="00A64157" w:rsidP="000A1190">
      <w:pPr>
        <w:jc w:val="center"/>
        <w:rPr>
          <w:rFonts w:cs="Times New Roman"/>
          <w:i/>
          <w:szCs w:val="24"/>
        </w:rPr>
      </w:pPr>
      <w:r>
        <w:rPr>
          <w:rFonts w:cs="Times New Roman"/>
          <w:i/>
          <w:szCs w:val="24"/>
        </w:rPr>
        <w:t>Figure 21</w:t>
      </w:r>
      <w:r w:rsidR="000A1190" w:rsidRPr="000A1190">
        <w:rPr>
          <w:rFonts w:cs="Times New Roman"/>
          <w:i/>
          <w:szCs w:val="24"/>
        </w:rPr>
        <w:t>:</w:t>
      </w:r>
      <w:r w:rsidR="000A1190">
        <w:rPr>
          <w:rFonts w:cs="Times New Roman"/>
          <w:i/>
          <w:szCs w:val="24"/>
        </w:rPr>
        <w:t xml:space="preserve"> Correlation between temperature and confirmed cases</w:t>
      </w:r>
    </w:p>
    <w:p w14:paraId="17A53DD7" w14:textId="140BFD09" w:rsidR="00234005" w:rsidRDefault="00234005" w:rsidP="00234005">
      <w:pPr>
        <w:pStyle w:val="2"/>
        <w:rPr>
          <w:rFonts w:eastAsiaTheme="minorHAnsi" w:cs="Times New Roman"/>
          <w:b w:val="0"/>
          <w:sz w:val="24"/>
          <w:szCs w:val="24"/>
        </w:rPr>
      </w:pPr>
    </w:p>
    <w:p w14:paraId="2AF6F080" w14:textId="17FE4ABE" w:rsidR="00234005" w:rsidRDefault="00E52F20" w:rsidP="00234005">
      <w:r>
        <w:rPr>
          <w:noProof/>
          <w:lang w:val="el-GR" w:eastAsia="el-GR"/>
        </w:rPr>
        <w:drawing>
          <wp:inline distT="0" distB="0" distL="0" distR="0" wp14:anchorId="11861F36" wp14:editId="65A3B82E">
            <wp:extent cx="5274310" cy="2738755"/>
            <wp:effectExtent l="0" t="0" r="2540" b="4445"/>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12.PNG"/>
                    <pic:cNvPicPr/>
                  </pic:nvPicPr>
                  <pic:blipFill>
                    <a:blip r:embed="rId36">
                      <a:extLst>
                        <a:ext uri="{28A0092B-C50C-407E-A947-70E740481C1C}">
                          <a14:useLocalDpi xmlns:a14="http://schemas.microsoft.com/office/drawing/2010/main" val="0"/>
                        </a:ext>
                      </a:extLst>
                    </a:blip>
                    <a:stretch>
                      <a:fillRect/>
                    </a:stretch>
                  </pic:blipFill>
                  <pic:spPr>
                    <a:xfrm>
                      <a:off x="0" y="0"/>
                      <a:ext cx="5274310" cy="2738755"/>
                    </a:xfrm>
                    <a:prstGeom prst="rect">
                      <a:avLst/>
                    </a:prstGeom>
                  </pic:spPr>
                </pic:pic>
              </a:graphicData>
            </a:graphic>
          </wp:inline>
        </w:drawing>
      </w:r>
    </w:p>
    <w:p w14:paraId="615B307E" w14:textId="3DFE916E" w:rsidR="00234005" w:rsidRPr="00D5283E" w:rsidRDefault="00D5283E" w:rsidP="00234005">
      <w:pPr>
        <w:rPr>
          <w:i/>
        </w:rPr>
      </w:pPr>
      <w:r w:rsidRPr="00D5283E">
        <w:rPr>
          <w:i/>
        </w:rPr>
        <w:t>Figure 22:</w:t>
      </w:r>
    </w:p>
    <w:p w14:paraId="13FB3CF0" w14:textId="0B828B86" w:rsidR="000A1190" w:rsidRDefault="00234005" w:rsidP="00234005">
      <w:pPr>
        <w:pStyle w:val="2"/>
      </w:pPr>
      <w:bookmarkStart w:id="30" w:name="_Toc47547967"/>
      <w:r>
        <w:t>4.2 Implementation of Data mining techniques</w:t>
      </w:r>
      <w:bookmarkEnd w:id="30"/>
    </w:p>
    <w:p w14:paraId="2A2F5AF0" w14:textId="6AAD8A92" w:rsidR="00373237" w:rsidRPr="00373237" w:rsidRDefault="00E56EB7" w:rsidP="00E56EB7">
      <w:pPr>
        <w:ind w:firstLine="288"/>
      </w:pPr>
      <w:r>
        <w:t>In this part we intent to implement various data mining techniques in order to identify any correlation between our variables, patterns and trends</w:t>
      </w:r>
      <w:r w:rsidR="006630C9">
        <w:t>, as well as to predict future outcomes</w:t>
      </w:r>
      <w:r>
        <w:t xml:space="preserve">. </w:t>
      </w:r>
      <w:r w:rsidR="006630C9">
        <w:t>Therefore, we are implementing Correlation and Time series forecasting</w:t>
      </w:r>
      <w:r>
        <w:t xml:space="preserve"> techniques.</w:t>
      </w:r>
    </w:p>
    <w:p w14:paraId="1513BCFA" w14:textId="490FA1B4" w:rsidR="00373237" w:rsidRDefault="00DB3991" w:rsidP="00FD1332">
      <w:pPr>
        <w:pStyle w:val="3"/>
      </w:pPr>
      <w:bookmarkStart w:id="31" w:name="_Toc47547968"/>
      <w:r>
        <w:t>4.2.1 Correlation</w:t>
      </w:r>
      <w:bookmarkEnd w:id="31"/>
    </w:p>
    <w:p w14:paraId="77BB5253" w14:textId="7092D409" w:rsidR="00FD1332" w:rsidRPr="00FD1332" w:rsidRDefault="00FD1332" w:rsidP="00FD1332">
      <w:r>
        <w:tab/>
      </w:r>
      <w:r w:rsidRPr="00FD1332">
        <w:t>Correlation</w:t>
      </w:r>
      <w:r>
        <w:t xml:space="preserve"> </w:t>
      </w:r>
      <w:r w:rsidRPr="00FD1332">
        <w:t>is a statistic t</w:t>
      </w:r>
      <w:r>
        <w:t xml:space="preserve">hat measures the degree of </w:t>
      </w:r>
      <w:r w:rsidRPr="00FD1332">
        <w:t>linear relationship between two quantitative variables.</w:t>
      </w:r>
      <w:r>
        <w:t xml:space="preserve"> In this project we aim to examine the correlation between the number of cases around the world and various meteorological factors like temperature and humidity. For this purpose</w:t>
      </w:r>
      <w:r w:rsidR="006C5386">
        <w:t>,</w:t>
      </w:r>
      <w:r>
        <w:t xml:space="preserve"> we are going to use various libraries such as </w:t>
      </w:r>
      <w:proofErr w:type="spellStart"/>
      <w:r>
        <w:t>scipy</w:t>
      </w:r>
      <w:proofErr w:type="spellEnd"/>
      <w:r>
        <w:t xml:space="preserve">, </w:t>
      </w:r>
      <w:proofErr w:type="spellStart"/>
      <w:r>
        <w:t>statsmodels</w:t>
      </w:r>
      <w:proofErr w:type="spellEnd"/>
      <w:r>
        <w:t xml:space="preserve"> and </w:t>
      </w:r>
      <w:proofErr w:type="spellStart"/>
      <w:r>
        <w:t>seaborn</w:t>
      </w:r>
      <w:proofErr w:type="spellEnd"/>
      <w:r>
        <w:t>.</w:t>
      </w:r>
    </w:p>
    <w:p w14:paraId="4514DF52" w14:textId="33B27B1B" w:rsidR="00DB3991" w:rsidRDefault="00DB3991" w:rsidP="00DB3991">
      <w:pPr>
        <w:pStyle w:val="3"/>
      </w:pPr>
      <w:bookmarkStart w:id="32" w:name="_Toc47547969"/>
      <w:r>
        <w:t xml:space="preserve">4.2.2 </w:t>
      </w:r>
      <w:r w:rsidR="00326E6B">
        <w:t>Time series forecasting</w:t>
      </w:r>
      <w:bookmarkEnd w:id="32"/>
    </w:p>
    <w:p w14:paraId="210BD3AA" w14:textId="16F613B8" w:rsidR="00E40407" w:rsidRDefault="00270DB8" w:rsidP="00326E6B">
      <w:pPr>
        <w:ind w:firstLine="288"/>
      </w:pPr>
      <w:r>
        <w:t>In this analysis we have the variable of time</w:t>
      </w:r>
      <w:r w:rsidR="00326E6B">
        <w:t xml:space="preserve"> as a date</w:t>
      </w:r>
      <w:r>
        <w:t xml:space="preserve">. We can analyze this time series data in order to extract meaningful statistics and other characteristics. A time </w:t>
      </w:r>
      <w:r>
        <w:lastRenderedPageBreak/>
        <w:t xml:space="preserve">series is a set of observation taken at specified times usually at equal intervals. It is used to predict future values based on the previous observed values. By understanding past </w:t>
      </w:r>
      <w:r w:rsidR="00E40407">
        <w:t xml:space="preserve">behavior </w:t>
      </w:r>
      <w:r w:rsidR="00326E6B">
        <w:t>we</w:t>
      </w:r>
      <w:r w:rsidR="00E40407">
        <w:t xml:space="preserve"> can forecast the future using an algorithm called time series analysis and also e</w:t>
      </w:r>
      <w:r w:rsidR="00326E6B">
        <w:t>valuate current accomplishments</w:t>
      </w:r>
      <w:r w:rsidR="00461E5C">
        <w:t>.</w:t>
      </w:r>
    </w:p>
    <w:p w14:paraId="0AAD0B68" w14:textId="6594A922" w:rsidR="00C1059F" w:rsidRDefault="00816FE3" w:rsidP="00C1059F">
      <w:r>
        <w:tab/>
        <w:t xml:space="preserve">Before starting implementing any time series model we process our data. The variables that interest us are the dates and the number of cases according to date. </w:t>
      </w:r>
      <w:r w:rsidR="0051160F">
        <w:t>Therefore,</w:t>
      </w:r>
      <w:r>
        <w:t xml:space="preserve"> we will calculate </w:t>
      </w:r>
      <w:r w:rsidR="0051160F">
        <w:t>t</w:t>
      </w:r>
      <w:r>
        <w:t xml:space="preserve">he sum of all cases of </w:t>
      </w:r>
      <w:r w:rsidR="0051160F">
        <w:t>all countries according to date and set the date as index.</w:t>
      </w:r>
    </w:p>
    <w:p w14:paraId="13296C8C" w14:textId="5AA9B501" w:rsidR="0051160F" w:rsidRDefault="0051160F" w:rsidP="00C1059F">
      <w:r>
        <w:tab/>
        <w:t>Our</w:t>
      </w:r>
      <w:r w:rsidRPr="0051160F">
        <w:t xml:space="preserve"> </w:t>
      </w:r>
      <w:proofErr w:type="spellStart"/>
      <w:r w:rsidRPr="0051160F">
        <w:t>dataframe</w:t>
      </w:r>
      <w:proofErr w:type="spellEnd"/>
      <w:r w:rsidRPr="0051160F">
        <w:t xml:space="preserve"> consists of two columns: a date time i</w:t>
      </w:r>
      <w:r>
        <w:t xml:space="preserve">ndex corresponding to each day since </w:t>
      </w:r>
      <w:r w:rsidR="00D5283E">
        <w:t>cases</w:t>
      </w:r>
      <w:r w:rsidRPr="0051160F">
        <w:t xml:space="preserve"> start</w:t>
      </w:r>
      <w:r w:rsidR="00D5283E">
        <w:t>ed been reported</w:t>
      </w:r>
      <w:r w:rsidRPr="0051160F">
        <w:t xml:space="preserve">, and a count that corresponds to the number of </w:t>
      </w:r>
      <w:r w:rsidR="00D5283E">
        <w:t xml:space="preserve">cases during these </w:t>
      </w:r>
      <w:r w:rsidRPr="0051160F">
        <w:t>month</w:t>
      </w:r>
      <w:r w:rsidR="00D5283E">
        <w:t>s. In Figure 23 we have the</w:t>
      </w:r>
      <w:r w:rsidRPr="0051160F">
        <w:t xml:space="preserve"> plot </w:t>
      </w:r>
      <w:r w:rsidR="00D5283E">
        <w:t xml:space="preserve">of </w:t>
      </w:r>
      <w:r w:rsidRPr="0051160F">
        <w:t>our time series.</w:t>
      </w:r>
    </w:p>
    <w:p w14:paraId="3B91CBB1" w14:textId="5FDE584C" w:rsidR="00D5283E" w:rsidRDefault="00D5283E" w:rsidP="00D5283E">
      <w:pPr>
        <w:jc w:val="center"/>
      </w:pPr>
      <w:r>
        <w:rPr>
          <w:noProof/>
          <w:lang w:val="el-GR" w:eastAsia="el-GR"/>
        </w:rPr>
        <w:drawing>
          <wp:inline distT="0" distB="0" distL="0" distR="0" wp14:anchorId="6FEE34B2" wp14:editId="00C5402D">
            <wp:extent cx="4029637" cy="3048425"/>
            <wp:effectExtent l="0" t="0" r="9525"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13.PNG"/>
                    <pic:cNvPicPr/>
                  </pic:nvPicPr>
                  <pic:blipFill>
                    <a:blip r:embed="rId37">
                      <a:extLst>
                        <a:ext uri="{28A0092B-C50C-407E-A947-70E740481C1C}">
                          <a14:useLocalDpi xmlns:a14="http://schemas.microsoft.com/office/drawing/2010/main" val="0"/>
                        </a:ext>
                      </a:extLst>
                    </a:blip>
                    <a:stretch>
                      <a:fillRect/>
                    </a:stretch>
                  </pic:blipFill>
                  <pic:spPr>
                    <a:xfrm>
                      <a:off x="0" y="0"/>
                      <a:ext cx="4029637" cy="3048425"/>
                    </a:xfrm>
                    <a:prstGeom prst="rect">
                      <a:avLst/>
                    </a:prstGeom>
                  </pic:spPr>
                </pic:pic>
              </a:graphicData>
            </a:graphic>
          </wp:inline>
        </w:drawing>
      </w:r>
    </w:p>
    <w:p w14:paraId="0F3C1CF3" w14:textId="77EC05E2" w:rsidR="00C1059F" w:rsidRDefault="00D5283E" w:rsidP="00D5283E">
      <w:pPr>
        <w:jc w:val="center"/>
        <w:rPr>
          <w:i/>
        </w:rPr>
      </w:pPr>
      <w:r w:rsidRPr="00D5283E">
        <w:rPr>
          <w:i/>
        </w:rPr>
        <w:t>Figure 23:</w:t>
      </w:r>
      <w:r>
        <w:rPr>
          <w:i/>
        </w:rPr>
        <w:t xml:space="preserve"> Number of cases according to date</w:t>
      </w:r>
    </w:p>
    <w:p w14:paraId="34AA95E7" w14:textId="2449B85A" w:rsidR="008A3C69" w:rsidRDefault="008A3C69" w:rsidP="008A3C69">
      <w:pPr>
        <w:tabs>
          <w:tab w:val="left" w:pos="435"/>
        </w:tabs>
        <w:jc w:val="left"/>
      </w:pPr>
      <w:r>
        <w:rPr>
          <w:i/>
        </w:rPr>
        <w:tab/>
      </w:r>
      <w:r w:rsidRPr="008A3C69">
        <w:t>Plotting our time series reveals something interesting that would hav</w:t>
      </w:r>
      <w:r>
        <w:t>e been hard to notice earlier. We n</w:t>
      </w:r>
      <w:r w:rsidRPr="008A3C69">
        <w:t>oti</w:t>
      </w:r>
      <w:r>
        <w:t xml:space="preserve">ce that the number of cases at the end of April look </w:t>
      </w:r>
      <w:r w:rsidRPr="008A3C69">
        <w:t>suspiciously low. This certainly appears to be a dat</w:t>
      </w:r>
      <w:r>
        <w:t>a problem. We</w:t>
      </w:r>
      <w:r w:rsidRPr="008A3C69">
        <w:t xml:space="preserve"> remove all data </w:t>
      </w:r>
      <w:r>
        <w:t>after the 30</w:t>
      </w:r>
      <w:r w:rsidRPr="008A3C69">
        <w:rPr>
          <w:vertAlign w:val="superscript"/>
        </w:rPr>
        <w:t>th</w:t>
      </w:r>
      <w:r>
        <w:t xml:space="preserve"> of April</w:t>
      </w:r>
      <w:r w:rsidRPr="008A3C69">
        <w:t>, since bad data will impact the accuracy of our model.</w:t>
      </w:r>
    </w:p>
    <w:p w14:paraId="338847FA" w14:textId="77777777" w:rsidR="002B1563" w:rsidRDefault="00226245" w:rsidP="008A3C69">
      <w:pPr>
        <w:ind w:firstLine="720"/>
      </w:pPr>
      <w:r>
        <w:lastRenderedPageBreak/>
        <w:t>The trend s</w:t>
      </w:r>
      <w:r w:rsidR="002B1563">
        <w:t>hows the general tendency of our</w:t>
      </w:r>
      <w:r>
        <w:t xml:space="preserve"> data to increase </w:t>
      </w:r>
      <w:r w:rsidR="002B1563">
        <w:t>during a long period of time and t</w:t>
      </w:r>
      <w:r w:rsidR="002B1563" w:rsidRPr="002B1563">
        <w:t>he overall trend is upward</w:t>
      </w:r>
      <w:r w:rsidRPr="002B1563">
        <w:t xml:space="preserve">. </w:t>
      </w:r>
    </w:p>
    <w:p w14:paraId="62D64CF4" w14:textId="1F2A443B" w:rsidR="008A3C69" w:rsidRDefault="008A3C69" w:rsidP="008A3C69">
      <w:pPr>
        <w:ind w:firstLine="720"/>
      </w:pPr>
      <w:r>
        <w:t xml:space="preserve">To better understand the seasonal nature of our data, we can decompose our time series into components. The first step in decomposing our time series is determining whether our underlying stochastic process should be modeled with an additive or multiplicative decomposition. One heuristic here is if the magnitude of the seasonal fluctuations changes significantly over time, then use a multiplicative model. Otherwise, use an additive model. In our case, the magnitude of the seasonal fluctuations appears to be relatively consistent over time. </w:t>
      </w:r>
    </w:p>
    <w:p w14:paraId="6C71ACDC" w14:textId="1F19F040" w:rsidR="00215522" w:rsidRDefault="008A3C69" w:rsidP="00215522">
      <w:pPr>
        <w:ind w:firstLine="360"/>
      </w:pPr>
      <w:r>
        <w:t xml:space="preserve">We will use a function in the </w:t>
      </w:r>
      <w:proofErr w:type="spellStart"/>
      <w:r>
        <w:t>statsmodels</w:t>
      </w:r>
      <w:proofErr w:type="spellEnd"/>
      <w:r>
        <w:t xml:space="preserve"> module to perform this decomposition for us, but we could compute it ourselves using a technique known as differencing.</w:t>
      </w:r>
      <w:r w:rsidR="00215522" w:rsidRPr="00215522">
        <w:t xml:space="preserve"> </w:t>
      </w:r>
      <w:r w:rsidR="00215522">
        <w:t>The four categories of the components of time series are:</w:t>
      </w:r>
    </w:p>
    <w:p w14:paraId="6001667C" w14:textId="77777777" w:rsidR="00215522" w:rsidRDefault="00215522" w:rsidP="00215522">
      <w:pPr>
        <w:pStyle w:val="ac"/>
        <w:numPr>
          <w:ilvl w:val="0"/>
          <w:numId w:val="12"/>
        </w:numPr>
      </w:pPr>
      <w:r>
        <w:t>Trend</w:t>
      </w:r>
    </w:p>
    <w:p w14:paraId="30C598E9" w14:textId="77777777" w:rsidR="00215522" w:rsidRDefault="00215522" w:rsidP="00215522">
      <w:pPr>
        <w:pStyle w:val="ac"/>
        <w:numPr>
          <w:ilvl w:val="0"/>
          <w:numId w:val="12"/>
        </w:numPr>
      </w:pPr>
      <w:r>
        <w:t>Seasonal Variations</w:t>
      </w:r>
    </w:p>
    <w:p w14:paraId="2AA8110A" w14:textId="77777777" w:rsidR="006630C9" w:rsidRDefault="00215522" w:rsidP="006630C9">
      <w:pPr>
        <w:pStyle w:val="ac"/>
        <w:numPr>
          <w:ilvl w:val="0"/>
          <w:numId w:val="12"/>
        </w:numPr>
        <w:jc w:val="left"/>
      </w:pPr>
      <w:r>
        <w:t>Cyclic Variations</w:t>
      </w:r>
    </w:p>
    <w:p w14:paraId="56D48E74" w14:textId="34F80A18" w:rsidR="0078448E" w:rsidRDefault="00215522" w:rsidP="006630C9">
      <w:pPr>
        <w:pStyle w:val="ac"/>
        <w:numPr>
          <w:ilvl w:val="0"/>
          <w:numId w:val="12"/>
        </w:numPr>
        <w:jc w:val="left"/>
      </w:pPr>
      <w:r>
        <w:t>Random or Irregular movements</w:t>
      </w:r>
    </w:p>
    <w:p w14:paraId="226D697B" w14:textId="77777777" w:rsidR="006630C9" w:rsidRDefault="006630C9" w:rsidP="006630C9">
      <w:pPr>
        <w:pStyle w:val="ac"/>
      </w:pPr>
    </w:p>
    <w:p w14:paraId="7BEF1092" w14:textId="52C8F417" w:rsidR="00E461AC" w:rsidRDefault="00E461AC" w:rsidP="006630C9">
      <w:pPr>
        <w:jc w:val="left"/>
      </w:pPr>
      <w:r>
        <w:rPr>
          <w:noProof/>
          <w:lang w:val="el-GR" w:eastAsia="el-GR"/>
        </w:rPr>
        <w:drawing>
          <wp:inline distT="0" distB="0" distL="0" distR="0" wp14:anchorId="0248F9DD" wp14:editId="673163E5">
            <wp:extent cx="6176645" cy="2732120"/>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7.PNG"/>
                    <pic:cNvPicPr/>
                  </pic:nvPicPr>
                  <pic:blipFill>
                    <a:blip r:embed="rId38">
                      <a:extLst>
                        <a:ext uri="{28A0092B-C50C-407E-A947-70E740481C1C}">
                          <a14:useLocalDpi xmlns:a14="http://schemas.microsoft.com/office/drawing/2010/main" val="0"/>
                        </a:ext>
                      </a:extLst>
                    </a:blip>
                    <a:stretch>
                      <a:fillRect/>
                    </a:stretch>
                  </pic:blipFill>
                  <pic:spPr>
                    <a:xfrm>
                      <a:off x="0" y="0"/>
                      <a:ext cx="6176645" cy="2732120"/>
                    </a:xfrm>
                    <a:prstGeom prst="rect">
                      <a:avLst/>
                    </a:prstGeom>
                  </pic:spPr>
                </pic:pic>
              </a:graphicData>
            </a:graphic>
          </wp:inline>
        </w:drawing>
      </w:r>
    </w:p>
    <w:p w14:paraId="6BE93110" w14:textId="125EF172" w:rsidR="00D166E6" w:rsidRPr="00326E6B" w:rsidRDefault="008A3C69" w:rsidP="00D166E6">
      <w:pPr>
        <w:jc w:val="center"/>
        <w:rPr>
          <w:color w:val="FF0000"/>
        </w:rPr>
      </w:pPr>
      <w:r w:rsidRPr="008A3C69">
        <w:rPr>
          <w:i/>
        </w:rPr>
        <w:t>Figure 24:</w:t>
      </w:r>
      <w:r w:rsidR="00D166E6" w:rsidRPr="00D166E6">
        <w:rPr>
          <w:color w:val="FF0000"/>
        </w:rPr>
        <w:t xml:space="preserve"> </w:t>
      </w:r>
      <w:r w:rsidR="00D166E6" w:rsidRPr="00D166E6">
        <w:rPr>
          <w:i/>
        </w:rPr>
        <w:t>The cumulative cases (top) and its three additive components</w:t>
      </w:r>
    </w:p>
    <w:p w14:paraId="27F495E5" w14:textId="2913A53A" w:rsidR="00D166E6" w:rsidRPr="00215522" w:rsidRDefault="00D166E6" w:rsidP="00215522">
      <w:pPr>
        <w:ind w:firstLine="720"/>
      </w:pPr>
      <w:r>
        <w:lastRenderedPageBreak/>
        <w:t>Figure 24</w:t>
      </w:r>
      <w:r w:rsidRPr="00D166E6">
        <w:t xml:space="preserve"> shows an additive decomposition of these data.</w:t>
      </w:r>
      <w:r w:rsidR="00215522">
        <w:t xml:space="preserve"> </w:t>
      </w:r>
      <w:r w:rsidRPr="00215522">
        <w:t>The three components are shown separately in the bo</w:t>
      </w:r>
      <w:r w:rsidR="00215522" w:rsidRPr="00215522">
        <w:t>ttom three panels of Figure 24</w:t>
      </w:r>
      <w:r w:rsidR="00215522">
        <w:t>.</w:t>
      </w:r>
      <w:r w:rsidRPr="00215522">
        <w:t xml:space="preserve"> These components can be added together to reconstruct the data shown in the top panel. Notice that the seasonal component changes slowly over time</w:t>
      </w:r>
      <w:r w:rsidR="00215522">
        <w:t xml:space="preserve">. </w:t>
      </w:r>
      <w:r w:rsidRPr="00215522">
        <w:t>The remainder component shown in the bottom panel is what is left over when the seasonal and trend-cycle components have been subtracted from the data.</w:t>
      </w:r>
    </w:p>
    <w:p w14:paraId="6E1C6D1F" w14:textId="4E6E792E" w:rsidR="008A3C69" w:rsidRPr="002B1563" w:rsidRDefault="00D166E6" w:rsidP="002B1563">
      <w:pPr>
        <w:ind w:firstLine="720"/>
      </w:pPr>
      <w:r w:rsidRPr="00215522">
        <w:t>The grey bars to the right of each panel show the relative scales of the components. Each grey bar represents the same length but because the plots are on different scales, the bars vary in size. The large grey bar in the bottom panel shows that the variation in the remainder component is small compared to the variation in the d</w:t>
      </w:r>
      <w:r w:rsidR="00215522">
        <w:t>ata</w:t>
      </w:r>
      <w:r w:rsidRPr="00215522">
        <w:t>. If we shrunk the bottom three panels until their bars became the same size as that in the data panel, then all the panels would be on the same scale.</w:t>
      </w:r>
    </w:p>
    <w:p w14:paraId="54D2079C" w14:textId="46296CB4" w:rsidR="008A3C69" w:rsidRDefault="008A3C69" w:rsidP="008A3C69">
      <w:pPr>
        <w:ind w:firstLine="720"/>
      </w:pPr>
      <w:r>
        <w:t xml:space="preserve">The </w:t>
      </w:r>
      <w:proofErr w:type="spellStart"/>
      <w:r>
        <w:t>seasonal_decompose</w:t>
      </w:r>
      <w:proofErr w:type="spellEnd"/>
      <w:r>
        <w:t xml:space="preserve"> method generates this handy plot for us. And this plot helps highlight a few interesting things about our data. Firstly, it appears as t</w:t>
      </w:r>
      <w:r w:rsidR="002B1563">
        <w:t xml:space="preserve">hough there has been an exponential </w:t>
      </w:r>
      <w:r>
        <w:t xml:space="preserve">growth in </w:t>
      </w:r>
      <w:r w:rsidR="002B1563">
        <w:t>the spread of cases after January</w:t>
      </w:r>
      <w:r>
        <w:t xml:space="preserve">. Secondly, we notice that the peak </w:t>
      </w:r>
      <w:r w:rsidR="002B1563">
        <w:t>of cases</w:t>
      </w:r>
      <w:r>
        <w:t xml:space="preserve"> is </w:t>
      </w:r>
      <w:r w:rsidR="002B1563">
        <w:t>at the end of April</w:t>
      </w:r>
      <w:r w:rsidR="006630C9">
        <w:t>.</w:t>
      </w:r>
      <w:r>
        <w:t xml:space="preserve"> </w:t>
      </w:r>
    </w:p>
    <w:p w14:paraId="7D060351" w14:textId="2F7CA0D4" w:rsidR="00C24A76" w:rsidRDefault="00C24A76" w:rsidP="00C24A76">
      <w:pPr>
        <w:ind w:firstLine="720"/>
      </w:pPr>
      <w:r>
        <w:t xml:space="preserve">In the following step, we need to detect whether time series is stationary, and if not, we need to understand what kind of transformation is required to make it stationary. A time series is stationary when its statistical properties such as mean, variance, and autocorrelation are constant over time. In other words, time series is stationary when it is not dependent on time and not have a trend or seasonal effects. </w:t>
      </w:r>
      <w:r w:rsidRPr="00C24A76">
        <w:t xml:space="preserve">We can understand from </w:t>
      </w:r>
      <w:r>
        <w:t xml:space="preserve">the </w:t>
      </w:r>
      <w:r w:rsidRPr="00C24A76">
        <w:t xml:space="preserve">decomposition plot </w:t>
      </w:r>
      <w:r>
        <w:t>that due to</w:t>
      </w:r>
      <w:r w:rsidRPr="00C24A76">
        <w:t xml:space="preserve"> trend and seasonality</w:t>
      </w:r>
      <w:r>
        <w:t xml:space="preserve"> in our dataset we have a non-stationary time series</w:t>
      </w:r>
      <w:r w:rsidRPr="00C24A76">
        <w:t>.</w:t>
      </w:r>
    </w:p>
    <w:p w14:paraId="5B32B989" w14:textId="63BB36E9" w:rsidR="00C24A76" w:rsidRDefault="00C24A76" w:rsidP="00C24A76">
      <w:pPr>
        <w:ind w:firstLine="720"/>
      </w:pPr>
      <w:r w:rsidRPr="00C24A76">
        <w:t>We can apply statistical tests and Augmented Dickey-Fuller test is the widely used one. The null hypothesis of the test is time series has a unit root, meaning that it is non-stationary. We interpret the test result using the p-value of the test. If the p-value is lower than the threshold value (5% or 1%), we reject the null hypothesis and time series is stationary. If the p-value is higher than the threshold, we fail to reject the null hypothesis and time series is non-stationary.</w:t>
      </w:r>
    </w:p>
    <w:p w14:paraId="20367E82" w14:textId="6C725C15" w:rsidR="00C24A76" w:rsidRDefault="00C24A76" w:rsidP="00C24A76">
      <w:pPr>
        <w:ind w:firstLine="720"/>
        <w:jc w:val="center"/>
      </w:pPr>
      <w:r>
        <w:rPr>
          <w:noProof/>
          <w:lang w:val="el-GR" w:eastAsia="el-GR"/>
        </w:rPr>
        <w:lastRenderedPageBreak/>
        <w:drawing>
          <wp:inline distT="0" distB="0" distL="0" distR="0" wp14:anchorId="7A439460" wp14:editId="2A5AF593">
            <wp:extent cx="3677163" cy="1371791"/>
            <wp:effectExtent l="0" t="0" r="0" b="0"/>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18.PNG"/>
                    <pic:cNvPicPr/>
                  </pic:nvPicPr>
                  <pic:blipFill>
                    <a:blip r:embed="rId39">
                      <a:extLst>
                        <a:ext uri="{28A0092B-C50C-407E-A947-70E740481C1C}">
                          <a14:useLocalDpi xmlns:a14="http://schemas.microsoft.com/office/drawing/2010/main" val="0"/>
                        </a:ext>
                      </a:extLst>
                    </a:blip>
                    <a:stretch>
                      <a:fillRect/>
                    </a:stretch>
                  </pic:blipFill>
                  <pic:spPr>
                    <a:xfrm>
                      <a:off x="0" y="0"/>
                      <a:ext cx="3677163" cy="1371791"/>
                    </a:xfrm>
                    <a:prstGeom prst="rect">
                      <a:avLst/>
                    </a:prstGeom>
                  </pic:spPr>
                </pic:pic>
              </a:graphicData>
            </a:graphic>
          </wp:inline>
        </w:drawing>
      </w:r>
    </w:p>
    <w:p w14:paraId="43F5C55F" w14:textId="406CF84D" w:rsidR="00C24A76" w:rsidRDefault="00C24A76" w:rsidP="00C24A76">
      <w:pPr>
        <w:ind w:firstLine="720"/>
        <w:jc w:val="center"/>
        <w:rPr>
          <w:i/>
        </w:rPr>
      </w:pPr>
      <w:r w:rsidRPr="00C24A76">
        <w:rPr>
          <w:i/>
        </w:rPr>
        <w:t>Figure 25: Dickey-Fuller Test</w:t>
      </w:r>
    </w:p>
    <w:p w14:paraId="2F7E8734" w14:textId="3F0EC126" w:rsidR="00C24A76" w:rsidRDefault="00C24A76" w:rsidP="00C24A76">
      <w:pPr>
        <w:ind w:firstLine="720"/>
        <w:jc w:val="left"/>
      </w:pPr>
      <w:r w:rsidRPr="00C24A76">
        <w:t>P-value is greater than the threshold value, we fail to reject the null hypothesis and time series is non-stationary, it has time dependent component</w:t>
      </w:r>
      <w:r>
        <w:t xml:space="preserve"> (Figure 25)</w:t>
      </w:r>
      <w:r w:rsidRPr="00C24A76">
        <w:t>.</w:t>
      </w:r>
      <w:r w:rsidR="000A3BB0" w:rsidRPr="000A3BB0">
        <w:t xml:space="preserve"> There are two major reasons be</w:t>
      </w:r>
      <w:r w:rsidR="000A3BB0">
        <w:t>hind non-stationary time series, trend and seasonality. We will</w:t>
      </w:r>
      <w:r w:rsidR="000A3BB0" w:rsidRPr="000A3BB0">
        <w:t xml:space="preserve"> apply differencing to make time series stationary by subtracting the previous observations from the current observations. Doing so we will eliminate trend and seasonality, and stabilize the mean of time series. Due to both trend and seasonal components, we apply one non-seasonal </w:t>
      </w:r>
      <w:proofErr w:type="gramStart"/>
      <w:r w:rsidR="000A3BB0" w:rsidRPr="000A3BB0">
        <w:t>diff(</w:t>
      </w:r>
      <w:proofErr w:type="gramEnd"/>
      <w:r w:rsidR="000A3BB0" w:rsidRPr="000A3BB0">
        <w:t>) and one seasonal differencing diff(12).</w:t>
      </w:r>
    </w:p>
    <w:p w14:paraId="6EA09DFA" w14:textId="130BC24E" w:rsidR="000A3BB0" w:rsidRPr="00C24A76" w:rsidRDefault="000A3BB0" w:rsidP="000A3BB0">
      <w:pPr>
        <w:ind w:firstLine="720"/>
        <w:jc w:val="left"/>
      </w:pPr>
      <w:r>
        <w:t xml:space="preserve">We are going to apply one of the most commonly used method for time-series forecasting, known as ARIMA, which stands for Autoregressive Integrated Moving Average. ARIMA models are denoted with the notation </w:t>
      </w:r>
      <w:proofErr w:type="gramStart"/>
      <w:r>
        <w:t>ARIMA(</w:t>
      </w:r>
      <w:proofErr w:type="gramEnd"/>
      <w:r>
        <w:t>p, d, q).</w:t>
      </w:r>
    </w:p>
    <w:p w14:paraId="015A7AF3" w14:textId="57BE5712" w:rsidR="00C24A76" w:rsidRDefault="004C0A30" w:rsidP="00C24A76">
      <w:pPr>
        <w:ind w:firstLine="720"/>
      </w:pPr>
      <w:r w:rsidRPr="004C0A30">
        <w:t xml:space="preserve">We will use Python’s </w:t>
      </w:r>
      <w:proofErr w:type="spellStart"/>
      <w:r w:rsidRPr="004C0A30">
        <w:t>pmdarima</w:t>
      </w:r>
      <w:proofErr w:type="spellEnd"/>
      <w:r w:rsidRPr="004C0A30">
        <w:t xml:space="preserve"> library, to automatically extract the best parameters for our Seasonal ARIMA model. Inside </w:t>
      </w:r>
      <w:proofErr w:type="spellStart"/>
      <w:r w:rsidRPr="004C0A30">
        <w:t>auto_arima</w:t>
      </w:r>
      <w:proofErr w:type="spellEnd"/>
      <w:r w:rsidRPr="004C0A30">
        <w:t xml:space="preserve"> function, we will specify d=1and D=1 as we differentiate once for the trend and once for seasonality, m=12 because we have monthly data, and trend='</w:t>
      </w:r>
      <w:proofErr w:type="spellStart"/>
      <w:r w:rsidRPr="004C0A30">
        <w:t>C'to</w:t>
      </w:r>
      <w:proofErr w:type="spellEnd"/>
      <w:r w:rsidRPr="004C0A30">
        <w:t xml:space="preserve"> include constant and seasonal=</w:t>
      </w:r>
      <w:proofErr w:type="spellStart"/>
      <w:r w:rsidRPr="004C0A30">
        <w:t>Trueto</w:t>
      </w:r>
      <w:proofErr w:type="spellEnd"/>
      <w:r w:rsidRPr="004C0A30">
        <w:t xml:space="preserve"> fit a seasonal-ARIMA. Besides, we specify trace=</w:t>
      </w:r>
      <w:proofErr w:type="spellStart"/>
      <w:r w:rsidRPr="004C0A30">
        <w:t>Trueto</w:t>
      </w:r>
      <w:proofErr w:type="spellEnd"/>
      <w:r w:rsidRPr="004C0A30">
        <w:t xml:space="preserve"> print status on the fits. This helps us to determine the best parameters by comparing the AIC scores.</w:t>
      </w:r>
    </w:p>
    <w:p w14:paraId="3C1F3DC8" w14:textId="281A335B" w:rsidR="004C0A30" w:rsidRDefault="004C0A30" w:rsidP="00C24A76">
      <w:pPr>
        <w:ind w:firstLine="720"/>
      </w:pPr>
      <w:r w:rsidRPr="004C0A30">
        <w:t>AIC (</w:t>
      </w:r>
      <w:proofErr w:type="spellStart"/>
      <w:r w:rsidRPr="004C0A30">
        <w:t>Akaike</w:t>
      </w:r>
      <w:proofErr w:type="spellEnd"/>
      <w:r w:rsidRPr="004C0A30">
        <w:t xml:space="preserve"> Information Criterion) is an estimator of out of sample prediction error and the relative quality of our model. The desired result is to find the lowest possible AIC score.</w:t>
      </w:r>
    </w:p>
    <w:p w14:paraId="1030E960" w14:textId="216474D2" w:rsidR="004C0A30" w:rsidRDefault="004C0A30" w:rsidP="004C0A30">
      <w:pPr>
        <w:ind w:firstLine="720"/>
        <w:jc w:val="center"/>
      </w:pPr>
      <w:r>
        <w:rPr>
          <w:noProof/>
          <w:lang w:val="el-GR" w:eastAsia="el-GR"/>
        </w:rPr>
        <w:drawing>
          <wp:inline distT="0" distB="0" distL="0" distR="0" wp14:anchorId="25E25B4E" wp14:editId="546E6C70">
            <wp:extent cx="5274310" cy="675005"/>
            <wp:effectExtent l="0" t="0" r="2540" b="0"/>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19.PNG"/>
                    <pic:cNvPicPr/>
                  </pic:nvPicPr>
                  <pic:blipFill>
                    <a:blip r:embed="rId40">
                      <a:extLst>
                        <a:ext uri="{28A0092B-C50C-407E-A947-70E740481C1C}">
                          <a14:useLocalDpi xmlns:a14="http://schemas.microsoft.com/office/drawing/2010/main" val="0"/>
                        </a:ext>
                      </a:extLst>
                    </a:blip>
                    <a:stretch>
                      <a:fillRect/>
                    </a:stretch>
                  </pic:blipFill>
                  <pic:spPr>
                    <a:xfrm>
                      <a:off x="0" y="0"/>
                      <a:ext cx="5274310" cy="675005"/>
                    </a:xfrm>
                    <a:prstGeom prst="rect">
                      <a:avLst/>
                    </a:prstGeom>
                  </pic:spPr>
                </pic:pic>
              </a:graphicData>
            </a:graphic>
          </wp:inline>
        </w:drawing>
      </w:r>
    </w:p>
    <w:p w14:paraId="2F939308" w14:textId="23F51C2E" w:rsidR="004C0A30" w:rsidRPr="004C0A30" w:rsidRDefault="004C0A30" w:rsidP="004C0A30">
      <w:pPr>
        <w:ind w:firstLine="720"/>
        <w:jc w:val="center"/>
        <w:rPr>
          <w:i/>
        </w:rPr>
      </w:pPr>
      <w:r w:rsidRPr="004C0A30">
        <w:rPr>
          <w:i/>
        </w:rPr>
        <w:lastRenderedPageBreak/>
        <w:t>Figure 26:</w:t>
      </w:r>
      <w:r>
        <w:rPr>
          <w:i/>
        </w:rPr>
        <w:t xml:space="preserve"> AIC scores</w:t>
      </w:r>
    </w:p>
    <w:p w14:paraId="10C28A4D" w14:textId="33BFF5BD" w:rsidR="004C0A30" w:rsidRDefault="004C0A30" w:rsidP="00C24A76">
      <w:pPr>
        <w:ind w:firstLine="720"/>
      </w:pPr>
      <w:r w:rsidRPr="004C0A30">
        <w:t xml:space="preserve">The result of </w:t>
      </w:r>
      <w:proofErr w:type="spellStart"/>
      <w:r w:rsidRPr="004C0A30">
        <w:t>auto_arima</w:t>
      </w:r>
      <w:proofErr w:type="spellEnd"/>
      <w:r w:rsidRPr="004C0A30">
        <w:t xml:space="preserve"> function with various (p, d, </w:t>
      </w:r>
      <w:proofErr w:type="gramStart"/>
      <w:r w:rsidRPr="004C0A30">
        <w:t>q)(</w:t>
      </w:r>
      <w:proofErr w:type="gramEnd"/>
      <w:r w:rsidRPr="004C0A30">
        <w:t xml:space="preserve">P, D, Q)m parameters indicates that the lowest AIC score is obtained when </w:t>
      </w:r>
      <w:r>
        <w:t>the parameters equal to (1, 1, 1)(1, 1, 0</w:t>
      </w:r>
      <w:r w:rsidRPr="004C0A30">
        <w:t>, 12)</w:t>
      </w:r>
      <w:r w:rsidR="005339F7">
        <w:t xml:space="preserve"> (Figure 26)</w:t>
      </w:r>
      <w:r w:rsidRPr="004C0A30">
        <w:t>.</w:t>
      </w:r>
    </w:p>
    <w:p w14:paraId="28DD2BA3" w14:textId="1E12B10D" w:rsidR="004C0A30" w:rsidRDefault="004C0A30" w:rsidP="004C0A30">
      <w:pPr>
        <w:ind w:firstLine="720"/>
      </w:pPr>
      <w:r w:rsidRPr="004C0A30">
        <w:t>We create a SARIMA model</w:t>
      </w:r>
      <w:r w:rsidR="005339F7">
        <w:t xml:space="preserve"> by using</w:t>
      </w:r>
      <w:r w:rsidRPr="004C0A30">
        <w:t xml:space="preserve"> SARIMAX fu</w:t>
      </w:r>
      <w:r w:rsidR="005339F7">
        <w:t xml:space="preserve">nction from </w:t>
      </w:r>
      <w:proofErr w:type="spellStart"/>
      <w:r w:rsidR="005339F7">
        <w:t>statsmodel</w:t>
      </w:r>
      <w:proofErr w:type="spellEnd"/>
      <w:r w:rsidR="005339F7">
        <w:t xml:space="preserve"> library. </w:t>
      </w:r>
      <w:r w:rsidRPr="004C0A30">
        <w:t>After fitting the model, we can also print the summary statistics</w:t>
      </w:r>
      <w:r w:rsidR="005339F7">
        <w:t xml:space="preserve"> (Figure 27)</w:t>
      </w:r>
      <w:r w:rsidRPr="004C0A30">
        <w:t>.</w:t>
      </w:r>
    </w:p>
    <w:p w14:paraId="780B5E8A" w14:textId="2E93E2BD" w:rsidR="004C0A30" w:rsidRDefault="004C0A30" w:rsidP="004C0A30">
      <w:pPr>
        <w:ind w:firstLine="720"/>
        <w:jc w:val="center"/>
      </w:pPr>
      <w:r>
        <w:rPr>
          <w:noProof/>
          <w:lang w:val="el-GR" w:eastAsia="el-GR"/>
        </w:rPr>
        <w:drawing>
          <wp:inline distT="0" distB="0" distL="0" distR="0" wp14:anchorId="69D15F22" wp14:editId="6C71261E">
            <wp:extent cx="4896533" cy="4563112"/>
            <wp:effectExtent l="0" t="0" r="0" b="889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0.PNG"/>
                    <pic:cNvPicPr/>
                  </pic:nvPicPr>
                  <pic:blipFill>
                    <a:blip r:embed="rId41">
                      <a:extLst>
                        <a:ext uri="{28A0092B-C50C-407E-A947-70E740481C1C}">
                          <a14:useLocalDpi xmlns:a14="http://schemas.microsoft.com/office/drawing/2010/main" val="0"/>
                        </a:ext>
                      </a:extLst>
                    </a:blip>
                    <a:stretch>
                      <a:fillRect/>
                    </a:stretch>
                  </pic:blipFill>
                  <pic:spPr>
                    <a:xfrm>
                      <a:off x="0" y="0"/>
                      <a:ext cx="4896533" cy="4563112"/>
                    </a:xfrm>
                    <a:prstGeom prst="rect">
                      <a:avLst/>
                    </a:prstGeom>
                  </pic:spPr>
                </pic:pic>
              </a:graphicData>
            </a:graphic>
          </wp:inline>
        </w:drawing>
      </w:r>
    </w:p>
    <w:p w14:paraId="7A6E2B86" w14:textId="75634443" w:rsidR="004C0A30" w:rsidRPr="004C0A30" w:rsidRDefault="004C0A30" w:rsidP="004C0A30">
      <w:pPr>
        <w:ind w:firstLine="720"/>
        <w:jc w:val="center"/>
        <w:rPr>
          <w:i/>
        </w:rPr>
      </w:pPr>
      <w:r w:rsidRPr="004C0A30">
        <w:rPr>
          <w:i/>
        </w:rPr>
        <w:t>F</w:t>
      </w:r>
      <w:r w:rsidR="005339F7">
        <w:rPr>
          <w:i/>
        </w:rPr>
        <w:t>igure 27</w:t>
      </w:r>
      <w:r w:rsidRPr="004C0A30">
        <w:rPr>
          <w:i/>
        </w:rPr>
        <w:t>:</w:t>
      </w:r>
      <w:r w:rsidR="00741C9D">
        <w:rPr>
          <w:i/>
        </w:rPr>
        <w:t xml:space="preserve"> SARIMAX statistical results</w:t>
      </w:r>
    </w:p>
    <w:p w14:paraId="7F4FDFE1" w14:textId="1F6804EE" w:rsidR="00000763" w:rsidRDefault="00000763" w:rsidP="00000763">
      <w:pPr>
        <w:ind w:firstLine="720"/>
      </w:pPr>
      <w:r w:rsidRPr="00000763">
        <w:t>Primary concern of the model is to ensure that the residuals are normally distributed with zero mean and un</w:t>
      </w:r>
      <w:r>
        <w:t xml:space="preserve">correlated. </w:t>
      </w:r>
      <w:r w:rsidRPr="00000763">
        <w:t>To check for residuals statistics, we can print model diagnostics</w:t>
      </w:r>
      <w:r w:rsidR="00633A34">
        <w:t xml:space="preserve"> (Figure 28)</w:t>
      </w:r>
      <w:r w:rsidRPr="00000763">
        <w:t>:</w:t>
      </w:r>
    </w:p>
    <w:p w14:paraId="08215466" w14:textId="5B75D8B8" w:rsidR="00633A34" w:rsidRPr="00633A34" w:rsidRDefault="001F634A" w:rsidP="00633A34">
      <w:pPr>
        <w:ind w:firstLine="720"/>
        <w:jc w:val="center"/>
        <w:rPr>
          <w:i/>
        </w:rPr>
      </w:pPr>
      <w:r>
        <w:rPr>
          <w:i/>
          <w:noProof/>
          <w:lang w:val="el-GR" w:eastAsia="el-GR"/>
        </w:rPr>
        <w:lastRenderedPageBreak/>
        <w:drawing>
          <wp:inline distT="0" distB="0" distL="0" distR="0" wp14:anchorId="5307F89D" wp14:editId="73893087">
            <wp:extent cx="5274310" cy="2779395"/>
            <wp:effectExtent l="0" t="0" r="2540" b="1905"/>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PNG"/>
                    <pic:cNvPicPr/>
                  </pic:nvPicPr>
                  <pic:blipFill>
                    <a:blip r:embed="rId42">
                      <a:extLst>
                        <a:ext uri="{28A0092B-C50C-407E-A947-70E740481C1C}">
                          <a14:useLocalDpi xmlns:a14="http://schemas.microsoft.com/office/drawing/2010/main" val="0"/>
                        </a:ext>
                      </a:extLst>
                    </a:blip>
                    <a:stretch>
                      <a:fillRect/>
                    </a:stretch>
                  </pic:blipFill>
                  <pic:spPr>
                    <a:xfrm>
                      <a:off x="0" y="0"/>
                      <a:ext cx="5274310" cy="2779395"/>
                    </a:xfrm>
                    <a:prstGeom prst="rect">
                      <a:avLst/>
                    </a:prstGeom>
                  </pic:spPr>
                </pic:pic>
              </a:graphicData>
            </a:graphic>
          </wp:inline>
        </w:drawing>
      </w:r>
      <w:r w:rsidR="00633A34" w:rsidRPr="00633A34">
        <w:rPr>
          <w:i/>
        </w:rPr>
        <w:t>Figure 28:</w:t>
      </w:r>
      <w:r w:rsidR="00633A34">
        <w:rPr>
          <w:i/>
        </w:rPr>
        <w:t xml:space="preserve"> Model diagnostics</w:t>
      </w:r>
    </w:p>
    <w:p w14:paraId="5613D1EC" w14:textId="607B3861" w:rsidR="00633A34" w:rsidRDefault="00633A34" w:rsidP="00633A34">
      <w:pPr>
        <w:ind w:firstLine="720"/>
      </w:pPr>
      <w:r>
        <w:t>The top-left plot shows the residuals over time and it appears to be a white no</w:t>
      </w:r>
      <w:r>
        <w:t xml:space="preserve">ise with no seasonal component. </w:t>
      </w:r>
      <w:r>
        <w:t xml:space="preserve">The top-right </w:t>
      </w:r>
      <w:r w:rsidR="001E2B47">
        <w:t xml:space="preserve">plot shows that </w:t>
      </w:r>
      <w:proofErr w:type="spellStart"/>
      <w:r w:rsidR="001E2B47">
        <w:t>kde</w:t>
      </w:r>
      <w:proofErr w:type="spellEnd"/>
      <w:r w:rsidR="001E2B47">
        <w:t xml:space="preserve"> line (in dark blue</w:t>
      </w:r>
      <w:r>
        <w:t xml:space="preserve">) closely follows the </w:t>
      </w:r>
      <w:proofErr w:type="gramStart"/>
      <w:r>
        <w:t>N(</w:t>
      </w:r>
      <w:proofErr w:type="gramEnd"/>
      <w:r>
        <w:t>0,1) line, which is the standard notation of normal distribution with zero mean and standard deviation of 1, suggesting the residuals are normally distributed.</w:t>
      </w:r>
    </w:p>
    <w:p w14:paraId="78F0F4A6" w14:textId="55FD4162" w:rsidR="00633A34" w:rsidRDefault="00633A34" w:rsidP="00633A34">
      <w:pPr>
        <w:ind w:firstLine="720"/>
      </w:pPr>
      <w:r>
        <w:t>The bottom-left normal gg-plot shows ordered distribution of residuals (in blue) closely follow the linear trend of the samples taken from a standard normal distribution, suggesting resi</w:t>
      </w:r>
      <w:r>
        <w:t xml:space="preserve">duals are </w:t>
      </w:r>
      <w:r w:rsidR="001E2B47">
        <w:t xml:space="preserve">almost </w:t>
      </w:r>
      <w:r>
        <w:t xml:space="preserve">normally distributed. </w:t>
      </w:r>
      <w:r>
        <w:t xml:space="preserve">The bottom-right is a </w:t>
      </w:r>
      <w:proofErr w:type="spellStart"/>
      <w:r>
        <w:t>correlogram</w:t>
      </w:r>
      <w:proofErr w:type="spellEnd"/>
      <w:r>
        <w:t xml:space="preserve"> plot indicating residuals have a low correlation with lagged versions.</w:t>
      </w:r>
      <w:r>
        <w:t xml:space="preserve"> </w:t>
      </w:r>
      <w:r>
        <w:t>All these results suggest residuals are normally distributed with low correlation.</w:t>
      </w:r>
    </w:p>
    <w:p w14:paraId="4CD69F9A" w14:textId="501C0D04" w:rsidR="00005295" w:rsidRDefault="00500E6F" w:rsidP="00633A34">
      <w:pPr>
        <w:ind w:firstLine="720"/>
      </w:pPr>
      <w:r w:rsidRPr="00500E6F">
        <w:t>To help us understand the accuracy of our forec</w:t>
      </w:r>
      <w:r w:rsidR="001E2B47">
        <w:t>asts, we compare predicted cases to real cases</w:t>
      </w:r>
      <w:r w:rsidRPr="00500E6F">
        <w:t xml:space="preserve"> of the time series, and </w:t>
      </w:r>
      <w:r w:rsidR="001E2B47">
        <w:t>we set forecasts to start at 2020–03</w:t>
      </w:r>
      <w:r w:rsidRPr="00500E6F">
        <w:t>–01 to the end of the data.</w:t>
      </w:r>
    </w:p>
    <w:p w14:paraId="0D4E2A6D" w14:textId="0725BAD4" w:rsidR="00500E6F" w:rsidRPr="00500E6F" w:rsidRDefault="0037154C" w:rsidP="00633A34">
      <w:pPr>
        <w:ind w:firstLine="720"/>
      </w:pPr>
      <w:r>
        <w:rPr>
          <w:noProof/>
          <w:lang w:val="el-GR" w:eastAsia="el-GR"/>
        </w:rPr>
        <w:lastRenderedPageBreak/>
        <w:drawing>
          <wp:inline distT="0" distB="0" distL="0" distR="0" wp14:anchorId="4D7D05D8" wp14:editId="33E5B638">
            <wp:extent cx="5274310" cy="2468880"/>
            <wp:effectExtent l="0" t="0" r="2540" b="7620"/>
            <wp:docPr id="39" name="Εικόνα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5.PNG"/>
                    <pic:cNvPicPr/>
                  </pic:nvPicPr>
                  <pic:blipFill>
                    <a:blip r:embed="rId43">
                      <a:extLst>
                        <a:ext uri="{28A0092B-C50C-407E-A947-70E740481C1C}">
                          <a14:useLocalDpi xmlns:a14="http://schemas.microsoft.com/office/drawing/2010/main" val="0"/>
                        </a:ext>
                      </a:extLst>
                    </a:blip>
                    <a:stretch>
                      <a:fillRect/>
                    </a:stretch>
                  </pic:blipFill>
                  <pic:spPr>
                    <a:xfrm>
                      <a:off x="0" y="0"/>
                      <a:ext cx="5274310" cy="2468880"/>
                    </a:xfrm>
                    <a:prstGeom prst="rect">
                      <a:avLst/>
                    </a:prstGeom>
                  </pic:spPr>
                </pic:pic>
              </a:graphicData>
            </a:graphic>
          </wp:inline>
        </w:drawing>
      </w:r>
    </w:p>
    <w:p w14:paraId="0D00672A" w14:textId="488C2A35" w:rsidR="00500E6F" w:rsidRDefault="00500E6F" w:rsidP="004851AB">
      <w:pPr>
        <w:ind w:firstLine="720"/>
        <w:rPr>
          <w:i/>
        </w:rPr>
      </w:pPr>
      <w:r w:rsidRPr="00500E6F">
        <w:rPr>
          <w:i/>
        </w:rPr>
        <w:t>Figure 29:</w:t>
      </w:r>
      <w:r w:rsidR="004851AB" w:rsidRPr="004851AB">
        <w:t xml:space="preserve"> </w:t>
      </w:r>
      <w:r w:rsidR="004851AB">
        <w:rPr>
          <w:i/>
        </w:rPr>
        <w:t>Plot of</w:t>
      </w:r>
      <w:r w:rsidR="004851AB" w:rsidRPr="004851AB">
        <w:rPr>
          <w:i/>
        </w:rPr>
        <w:t xml:space="preserve"> the observed values compared to the rolling forecast predictions.</w:t>
      </w:r>
    </w:p>
    <w:p w14:paraId="1BD2CA7F" w14:textId="2DDCE5CD" w:rsidR="00500E6F" w:rsidRPr="00500E6F" w:rsidRDefault="00500E6F" w:rsidP="00500E6F">
      <w:pPr>
        <w:ind w:firstLine="720"/>
      </w:pPr>
      <w:r w:rsidRPr="00500E6F">
        <w:t>The line plot is showing the observed values compared to the rolling forecast predictions. Overall, our forecasts align with the true values very well, showing an upward trend start</w:t>
      </w:r>
      <w:r w:rsidR="001E2B47">
        <w:t>s from the beginning of March.</w:t>
      </w:r>
    </w:p>
    <w:p w14:paraId="4DB18122" w14:textId="1CB48279" w:rsidR="008A3C69" w:rsidRDefault="000C0ECE" w:rsidP="008A3C69">
      <w:pPr>
        <w:ind w:firstLine="720"/>
      </w:pPr>
      <w:r>
        <w:t>The above procedure</w:t>
      </w:r>
      <w:r w:rsidR="008A3C69" w:rsidRPr="000C0ECE">
        <w:t xml:space="preserve"> </w:t>
      </w:r>
      <w:r w:rsidR="008A3C69">
        <w:t>gives us a great overall picture of the data, but we’d like use the historical data to forecast future</w:t>
      </w:r>
      <w:r w:rsidR="001E2B47">
        <w:t xml:space="preserve"> cases and we’ll use Prophet to</w:t>
      </w:r>
      <w:r w:rsidR="008A3C69">
        <w:t xml:space="preserve"> do that.</w:t>
      </w:r>
    </w:p>
    <w:p w14:paraId="63D92C0F" w14:textId="686F4E62" w:rsidR="00525D4D" w:rsidRDefault="00495624" w:rsidP="00525D4D">
      <w:pPr>
        <w:ind w:firstLine="720"/>
      </w:pPr>
      <w:r w:rsidRPr="00495624">
        <w:t>Prophet is a module that enables time-series forecasting.</w:t>
      </w:r>
      <w:r>
        <w:t xml:space="preserve"> </w:t>
      </w:r>
      <w:r w:rsidRPr="00495624">
        <w:t>Prophet uses an additive decomposable time series model</w:t>
      </w:r>
      <w:r w:rsidR="00525D4D">
        <w:t xml:space="preserve">. </w:t>
      </w:r>
      <w:r>
        <w:t>In a Prophet model</w:t>
      </w:r>
      <w:r w:rsidR="00143C30" w:rsidRPr="00143C30">
        <w:t xml:space="preserve"> </w:t>
      </w:r>
      <w:proofErr w:type="spellStart"/>
      <w:r w:rsidR="00143C30">
        <w:t>Y</w:t>
      </w:r>
      <w:r w:rsidR="00143C30">
        <w:rPr>
          <w:vertAlign w:val="subscript"/>
        </w:rPr>
        <w:t>t</w:t>
      </w:r>
      <w:proofErr w:type="spellEnd"/>
      <w:r w:rsidR="00143C30" w:rsidRPr="00495624">
        <w:t>=g(t)+s(t)+h(t)+ϵ</w:t>
      </w:r>
      <w:r w:rsidR="00143C30">
        <w:rPr>
          <w:vertAlign w:val="subscript"/>
        </w:rPr>
        <w:t>t</w:t>
      </w:r>
      <w:r>
        <w:t xml:space="preserve">, </w:t>
      </w:r>
      <w:r w:rsidR="00525D4D">
        <w:t xml:space="preserve">there are three main components: </w:t>
      </w:r>
      <w:r>
        <w:t>a trend function g(t)</w:t>
      </w:r>
      <w:r w:rsidR="00525D4D">
        <w:t xml:space="preserve">, </w:t>
      </w:r>
      <w:r>
        <w:t>a seasonality function s(t)</w:t>
      </w:r>
      <w:r w:rsidR="00525D4D">
        <w:t xml:space="preserve">, </w:t>
      </w:r>
      <w:r>
        <w:t>a holidays function h(t)</w:t>
      </w:r>
      <w:r w:rsidR="00525D4D">
        <w:t xml:space="preserve">, </w:t>
      </w:r>
      <w:r>
        <w:t>ϵ</w:t>
      </w:r>
      <w:r w:rsidR="00525D4D">
        <w:rPr>
          <w:vertAlign w:val="subscript"/>
        </w:rPr>
        <w:t>t</w:t>
      </w:r>
      <w:r>
        <w:t xml:space="preserve"> is an error fu</w:t>
      </w:r>
      <w:r w:rsidR="00525D4D">
        <w:t>nction</w:t>
      </w:r>
      <w:r w:rsidR="00226245">
        <w:t>.</w:t>
      </w:r>
    </w:p>
    <w:p w14:paraId="2E80EDB8" w14:textId="7E208F50" w:rsidR="00495624" w:rsidRPr="00525D4D" w:rsidRDefault="00495624" w:rsidP="00525D4D">
      <w:pPr>
        <w:ind w:firstLine="720"/>
        <w:rPr>
          <w:vertAlign w:val="subscript"/>
        </w:rPr>
      </w:pPr>
      <w:r>
        <w:t xml:space="preserve"> </w:t>
      </w:r>
    </w:p>
    <w:p w14:paraId="4DA8992D" w14:textId="5525BEF8" w:rsidR="00495624" w:rsidRDefault="00495624" w:rsidP="00495624">
      <w:pPr>
        <w:ind w:firstLine="720"/>
        <w:jc w:val="left"/>
      </w:pPr>
      <w:r>
        <w:rPr>
          <w:noProof/>
          <w:lang w:val="el-GR" w:eastAsia="el-GR"/>
        </w:rPr>
        <w:lastRenderedPageBreak/>
        <w:drawing>
          <wp:inline distT="0" distB="0" distL="0" distR="0" wp14:anchorId="3BEDC29A" wp14:editId="535DC433">
            <wp:extent cx="5274310" cy="2964180"/>
            <wp:effectExtent l="0" t="0" r="2540" b="762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5.PNG"/>
                    <pic:cNvPicPr/>
                  </pic:nvPicPr>
                  <pic:blipFill>
                    <a:blip r:embed="rId44">
                      <a:extLst>
                        <a:ext uri="{28A0092B-C50C-407E-A947-70E740481C1C}">
                          <a14:useLocalDpi xmlns:a14="http://schemas.microsoft.com/office/drawing/2010/main" val="0"/>
                        </a:ext>
                      </a:extLst>
                    </a:blip>
                    <a:stretch>
                      <a:fillRect/>
                    </a:stretch>
                  </pic:blipFill>
                  <pic:spPr>
                    <a:xfrm>
                      <a:off x="0" y="0"/>
                      <a:ext cx="5274310" cy="2964180"/>
                    </a:xfrm>
                    <a:prstGeom prst="rect">
                      <a:avLst/>
                    </a:prstGeom>
                  </pic:spPr>
                </pic:pic>
              </a:graphicData>
            </a:graphic>
          </wp:inline>
        </w:drawing>
      </w:r>
    </w:p>
    <w:p w14:paraId="241C08D0" w14:textId="2DC16FFF" w:rsidR="00495624" w:rsidRPr="00495624" w:rsidRDefault="00495624" w:rsidP="00495624">
      <w:pPr>
        <w:ind w:firstLine="720"/>
        <w:jc w:val="center"/>
        <w:rPr>
          <w:i/>
        </w:rPr>
      </w:pPr>
      <w:r w:rsidRPr="00495624">
        <w:rPr>
          <w:i/>
        </w:rPr>
        <w:t>Figure 25:</w:t>
      </w:r>
      <w:r w:rsidR="00143C30">
        <w:rPr>
          <w:i/>
        </w:rPr>
        <w:t xml:space="preserve"> Forecast model of cases until August</w:t>
      </w:r>
    </w:p>
    <w:p w14:paraId="456A5CFF" w14:textId="2461B5B8" w:rsidR="00525D4D" w:rsidRDefault="00495624" w:rsidP="00143C30">
      <w:pPr>
        <w:ind w:firstLine="720"/>
      </w:pPr>
      <w:proofErr w:type="spellStart"/>
      <w:r>
        <w:t>Prophet</w:t>
      </w:r>
      <w:proofErr w:type="spellEnd"/>
      <w:r>
        <w:t xml:space="preserve"> forecasts that we will se</w:t>
      </w:r>
      <w:r w:rsidR="00143C30">
        <w:t>e a continuation of the upward trend in the spread of cases that has begun in March (Figure 25)</w:t>
      </w:r>
      <w:r>
        <w:t>.</w:t>
      </w:r>
      <w:r w:rsidR="00143C30">
        <w:t xml:space="preserve"> </w:t>
      </w:r>
      <w:r>
        <w:t>The plotted forecast includes our actual data points, as well</w:t>
      </w:r>
      <w:r w:rsidR="00143C30">
        <w:t xml:space="preserve"> as the forecast on the future. </w:t>
      </w:r>
      <w:r>
        <w:t>This allows us to see where our actual observed data lie outside of our uncertainty level.</w:t>
      </w:r>
      <w:r w:rsidR="00525D4D" w:rsidRPr="00525D4D">
        <w:t xml:space="preserve"> </w:t>
      </w:r>
    </w:p>
    <w:p w14:paraId="34E83C26" w14:textId="3963D18A" w:rsidR="00525D4D" w:rsidRDefault="00525D4D" w:rsidP="00525D4D">
      <w:pPr>
        <w:ind w:firstLine="720"/>
      </w:pPr>
      <w:r>
        <w:t>Compare it with dataset I find until august</w:t>
      </w:r>
    </w:p>
    <w:p w14:paraId="66C5BA0E" w14:textId="0EB4F229" w:rsidR="00226245" w:rsidRPr="00326E6B" w:rsidRDefault="00226245" w:rsidP="000C0ECE">
      <w:pPr>
        <w:rPr>
          <w:color w:val="FF0000"/>
        </w:rPr>
      </w:pPr>
    </w:p>
    <w:p w14:paraId="0D3741A0" w14:textId="27068724" w:rsidR="00495624" w:rsidRPr="008A3C69" w:rsidRDefault="00495624" w:rsidP="00495624">
      <w:pPr>
        <w:ind w:firstLine="720"/>
      </w:pPr>
    </w:p>
    <w:p w14:paraId="3B512A27" w14:textId="195680D9" w:rsidR="00536736" w:rsidRDefault="001D29EF" w:rsidP="007C11D5">
      <w:pPr>
        <w:pStyle w:val="1"/>
        <w:tabs>
          <w:tab w:val="left" w:pos="1950"/>
          <w:tab w:val="center" w:pos="4153"/>
        </w:tabs>
      </w:pPr>
      <w:bookmarkStart w:id="33" w:name="_Toc47547970"/>
      <w:r>
        <w:lastRenderedPageBreak/>
        <w:t>Chapter 5: Conclusion</w:t>
      </w:r>
      <w:r w:rsidR="00536736">
        <w:t xml:space="preserve"> – Future Research</w:t>
      </w:r>
      <w:bookmarkEnd w:id="33"/>
    </w:p>
    <w:p w14:paraId="7CC9FCCE" w14:textId="0968F17E" w:rsidR="002C40BB" w:rsidRDefault="00536736" w:rsidP="0084216C">
      <w:r>
        <w:tab/>
      </w:r>
    </w:p>
    <w:p w14:paraId="71292626" w14:textId="656105D4" w:rsidR="002C40BB" w:rsidRDefault="00BC2E52" w:rsidP="0084216C">
      <w:pPr>
        <w:spacing w:before="0" w:after="160" w:line="259" w:lineRule="auto"/>
        <w:jc w:val="left"/>
      </w:pPr>
      <w:r>
        <w:br w:type="page"/>
      </w:r>
    </w:p>
    <w:p w14:paraId="4CF34442" w14:textId="3C7227A4" w:rsidR="009A3FA0" w:rsidRDefault="009A3FA0" w:rsidP="009A3FA0">
      <w:pPr>
        <w:pStyle w:val="1"/>
      </w:pPr>
      <w:bookmarkStart w:id="34" w:name="_Toc47547971"/>
      <w:r>
        <w:lastRenderedPageBreak/>
        <w:t>Bibliography</w:t>
      </w:r>
      <w:bookmarkEnd w:id="34"/>
    </w:p>
    <w:p w14:paraId="0691442B" w14:textId="77777777" w:rsidR="009A3FA0" w:rsidRDefault="009A3FA0" w:rsidP="009A3FA0">
      <w:pPr>
        <w:widowControl w:val="0"/>
        <w:autoSpaceDE w:val="0"/>
        <w:autoSpaceDN w:val="0"/>
        <w:adjustRightInd w:val="0"/>
        <w:ind w:left="480" w:hanging="480"/>
      </w:pPr>
    </w:p>
    <w:p w14:paraId="141AA846" w14:textId="25626100" w:rsidR="00BB7E55" w:rsidRPr="00BB7E55" w:rsidRDefault="009A3FA0" w:rsidP="00BB7E5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B7E55" w:rsidRPr="00BB7E55">
        <w:rPr>
          <w:rFonts w:cs="Times New Roman"/>
          <w:noProof/>
          <w:szCs w:val="24"/>
        </w:rPr>
        <w:t xml:space="preserve">Chen, N., Zhou, M., Dong, X., Qu, J., Gong, F., Han, Y., … others. (2020). Epidemiological and clinical characteristics of 99 cases of 2019 novel coronavirus pneumonia in Wuhan, China: a descriptive study. </w:t>
      </w:r>
      <w:r w:rsidR="00BB7E55" w:rsidRPr="00BB7E55">
        <w:rPr>
          <w:rFonts w:cs="Times New Roman"/>
          <w:i/>
          <w:iCs/>
          <w:noProof/>
          <w:szCs w:val="24"/>
        </w:rPr>
        <w:t>The Lancet</w:t>
      </w:r>
      <w:r w:rsidR="00BB7E55" w:rsidRPr="00BB7E55">
        <w:rPr>
          <w:rFonts w:cs="Times New Roman"/>
          <w:noProof/>
          <w:szCs w:val="24"/>
        </w:rPr>
        <w:t xml:space="preserve">, </w:t>
      </w:r>
      <w:r w:rsidR="00BB7E55" w:rsidRPr="00BB7E55">
        <w:rPr>
          <w:rFonts w:cs="Times New Roman"/>
          <w:i/>
          <w:iCs/>
          <w:noProof/>
          <w:szCs w:val="24"/>
        </w:rPr>
        <w:t>395</w:t>
      </w:r>
      <w:r w:rsidR="00BB7E55" w:rsidRPr="00BB7E55">
        <w:rPr>
          <w:rFonts w:cs="Times New Roman"/>
          <w:noProof/>
          <w:szCs w:val="24"/>
        </w:rPr>
        <w:t>(10223), 507–513.</w:t>
      </w:r>
    </w:p>
    <w:p w14:paraId="5DB63B3A" w14:textId="77777777" w:rsidR="00BB7E55" w:rsidRPr="00BB7E55" w:rsidRDefault="00BB7E55" w:rsidP="00BB7E55">
      <w:pPr>
        <w:widowControl w:val="0"/>
        <w:autoSpaceDE w:val="0"/>
        <w:autoSpaceDN w:val="0"/>
        <w:adjustRightInd w:val="0"/>
        <w:ind w:left="480" w:hanging="480"/>
        <w:rPr>
          <w:rFonts w:cs="Times New Roman"/>
          <w:noProof/>
          <w:szCs w:val="24"/>
        </w:rPr>
      </w:pPr>
      <w:r w:rsidRPr="00BB7E55">
        <w:rPr>
          <w:rFonts w:cs="Times New Roman"/>
          <w:noProof/>
          <w:szCs w:val="24"/>
        </w:rPr>
        <w:t xml:space="preserve">Han, J., Pei, J., &amp; Kamber, M. (2011). </w:t>
      </w:r>
      <w:r w:rsidRPr="00BB7E55">
        <w:rPr>
          <w:rFonts w:cs="Times New Roman"/>
          <w:i/>
          <w:iCs/>
          <w:noProof/>
          <w:szCs w:val="24"/>
        </w:rPr>
        <w:t>Data mining: concepts and techniques</w:t>
      </w:r>
      <w:r w:rsidRPr="00BB7E55">
        <w:rPr>
          <w:rFonts w:cs="Times New Roman"/>
          <w:noProof/>
          <w:szCs w:val="24"/>
        </w:rPr>
        <w:t>. Elsevier.</w:t>
      </w:r>
    </w:p>
    <w:p w14:paraId="330B09F2" w14:textId="77777777" w:rsidR="00BB7E55" w:rsidRPr="00BB7E55" w:rsidRDefault="00BB7E55" w:rsidP="00BB7E55">
      <w:pPr>
        <w:widowControl w:val="0"/>
        <w:autoSpaceDE w:val="0"/>
        <w:autoSpaceDN w:val="0"/>
        <w:adjustRightInd w:val="0"/>
        <w:ind w:left="480" w:hanging="480"/>
        <w:rPr>
          <w:rFonts w:cs="Times New Roman"/>
          <w:noProof/>
          <w:szCs w:val="24"/>
        </w:rPr>
      </w:pPr>
      <w:r w:rsidRPr="00BB7E55">
        <w:rPr>
          <w:rFonts w:cs="Times New Roman"/>
          <w:noProof/>
          <w:szCs w:val="24"/>
        </w:rPr>
        <w:t xml:space="preserve">Larose, D. T., &amp; Larose, C. D. (2014). </w:t>
      </w:r>
      <w:r w:rsidRPr="00BB7E55">
        <w:rPr>
          <w:rFonts w:cs="Times New Roman"/>
          <w:i/>
          <w:iCs/>
          <w:noProof/>
          <w:szCs w:val="24"/>
        </w:rPr>
        <w:t>Discovering knowledge in data: an introduction to data mining</w:t>
      </w:r>
      <w:r w:rsidRPr="00BB7E55">
        <w:rPr>
          <w:rFonts w:cs="Times New Roman"/>
          <w:noProof/>
          <w:szCs w:val="24"/>
        </w:rPr>
        <w:t xml:space="preserve"> (Vol. 4). John Wiley &amp; Sons.</w:t>
      </w:r>
    </w:p>
    <w:p w14:paraId="498955A4" w14:textId="77777777" w:rsidR="00BB7E55" w:rsidRPr="00BB7E55" w:rsidRDefault="00BB7E55" w:rsidP="00BB7E55">
      <w:pPr>
        <w:widowControl w:val="0"/>
        <w:autoSpaceDE w:val="0"/>
        <w:autoSpaceDN w:val="0"/>
        <w:adjustRightInd w:val="0"/>
        <w:ind w:left="480" w:hanging="480"/>
        <w:rPr>
          <w:rFonts w:cs="Times New Roman"/>
          <w:noProof/>
          <w:szCs w:val="24"/>
        </w:rPr>
      </w:pPr>
      <w:r w:rsidRPr="00BB7E55">
        <w:rPr>
          <w:rFonts w:cs="Times New Roman"/>
          <w:noProof/>
          <w:szCs w:val="24"/>
        </w:rPr>
        <w:t xml:space="preserve">Li, Q., Guan, X., Wu, P., Wang, X., Zhou, L., Tong, Y., … others. (2020). Early transmission dynamics in Wuhan, China, of novel coronavirus--infected pneumonia. </w:t>
      </w:r>
      <w:r w:rsidRPr="00BB7E55">
        <w:rPr>
          <w:rFonts w:cs="Times New Roman"/>
          <w:i/>
          <w:iCs/>
          <w:noProof/>
          <w:szCs w:val="24"/>
        </w:rPr>
        <w:t>New England Journal of Medicine</w:t>
      </w:r>
      <w:r w:rsidRPr="00BB7E55">
        <w:rPr>
          <w:rFonts w:cs="Times New Roman"/>
          <w:noProof/>
          <w:szCs w:val="24"/>
        </w:rPr>
        <w:t>.</w:t>
      </w:r>
    </w:p>
    <w:p w14:paraId="34A74E6B" w14:textId="77777777" w:rsidR="00BB7E55" w:rsidRPr="00BB7E55" w:rsidRDefault="00BB7E55" w:rsidP="00BB7E55">
      <w:pPr>
        <w:widowControl w:val="0"/>
        <w:autoSpaceDE w:val="0"/>
        <w:autoSpaceDN w:val="0"/>
        <w:adjustRightInd w:val="0"/>
        <w:ind w:left="480" w:hanging="480"/>
        <w:rPr>
          <w:rFonts w:cs="Times New Roman"/>
          <w:noProof/>
          <w:szCs w:val="24"/>
        </w:rPr>
      </w:pPr>
      <w:r w:rsidRPr="00BB7E55">
        <w:rPr>
          <w:rFonts w:cs="Times New Roman"/>
          <w:noProof/>
          <w:szCs w:val="24"/>
        </w:rPr>
        <w:t xml:space="preserve">Lu, H., Stratton, C. W., &amp; Tang, Y.-W. (2020). Outbreak of pneumonia of unknown etiology in Wuhan, China: The mystery and the miracle. </w:t>
      </w:r>
      <w:r w:rsidRPr="00BB7E55">
        <w:rPr>
          <w:rFonts w:cs="Times New Roman"/>
          <w:i/>
          <w:iCs/>
          <w:noProof/>
          <w:szCs w:val="24"/>
        </w:rPr>
        <w:t>Journal of Medical Virology</w:t>
      </w:r>
      <w:r w:rsidRPr="00BB7E55">
        <w:rPr>
          <w:rFonts w:cs="Times New Roman"/>
          <w:noProof/>
          <w:szCs w:val="24"/>
        </w:rPr>
        <w:t xml:space="preserve">, </w:t>
      </w:r>
      <w:r w:rsidRPr="00BB7E55">
        <w:rPr>
          <w:rFonts w:cs="Times New Roman"/>
          <w:i/>
          <w:iCs/>
          <w:noProof/>
          <w:szCs w:val="24"/>
        </w:rPr>
        <w:t>92</w:t>
      </w:r>
      <w:r w:rsidRPr="00BB7E55">
        <w:rPr>
          <w:rFonts w:cs="Times New Roman"/>
          <w:noProof/>
          <w:szCs w:val="24"/>
        </w:rPr>
        <w:t>(4), 401–402.</w:t>
      </w:r>
    </w:p>
    <w:p w14:paraId="1178308C" w14:textId="77777777" w:rsidR="00BB7E55" w:rsidRPr="00BB7E55" w:rsidRDefault="00BB7E55" w:rsidP="00BB7E55">
      <w:pPr>
        <w:widowControl w:val="0"/>
        <w:autoSpaceDE w:val="0"/>
        <w:autoSpaceDN w:val="0"/>
        <w:adjustRightInd w:val="0"/>
        <w:ind w:left="480" w:hanging="480"/>
        <w:rPr>
          <w:rFonts w:cs="Times New Roman"/>
          <w:noProof/>
          <w:szCs w:val="24"/>
        </w:rPr>
      </w:pPr>
      <w:r w:rsidRPr="00BB7E55">
        <w:rPr>
          <w:rFonts w:cs="Times New Roman"/>
          <w:noProof/>
          <w:szCs w:val="24"/>
        </w:rPr>
        <w:t xml:space="preserve">Rothe, C., Schunk, M., Sothmann, P., Bretzel, G., Froeschl, G., Wallrauch, C., … others. (2020). Transmission of 2019-nCoV infection from an asymptomatic contact in Germany. </w:t>
      </w:r>
      <w:r w:rsidRPr="00BB7E55">
        <w:rPr>
          <w:rFonts w:cs="Times New Roman"/>
          <w:i/>
          <w:iCs/>
          <w:noProof/>
          <w:szCs w:val="24"/>
        </w:rPr>
        <w:t>New England Journal of Medicine</w:t>
      </w:r>
      <w:r w:rsidRPr="00BB7E55">
        <w:rPr>
          <w:rFonts w:cs="Times New Roman"/>
          <w:noProof/>
          <w:szCs w:val="24"/>
        </w:rPr>
        <w:t xml:space="preserve">, </w:t>
      </w:r>
      <w:r w:rsidRPr="00BB7E55">
        <w:rPr>
          <w:rFonts w:cs="Times New Roman"/>
          <w:i/>
          <w:iCs/>
          <w:noProof/>
          <w:szCs w:val="24"/>
        </w:rPr>
        <w:t>382</w:t>
      </w:r>
      <w:r w:rsidRPr="00BB7E55">
        <w:rPr>
          <w:rFonts w:cs="Times New Roman"/>
          <w:noProof/>
          <w:szCs w:val="24"/>
        </w:rPr>
        <w:t>(10), 970–971.</w:t>
      </w:r>
    </w:p>
    <w:p w14:paraId="4AEB1DE3" w14:textId="77777777" w:rsidR="00BB7E55" w:rsidRPr="00BB7E55" w:rsidRDefault="00BB7E55" w:rsidP="00BB7E55">
      <w:pPr>
        <w:widowControl w:val="0"/>
        <w:autoSpaceDE w:val="0"/>
        <w:autoSpaceDN w:val="0"/>
        <w:adjustRightInd w:val="0"/>
        <w:ind w:left="480" w:hanging="480"/>
        <w:rPr>
          <w:rFonts w:cs="Times New Roman"/>
          <w:noProof/>
        </w:rPr>
      </w:pPr>
      <w:r w:rsidRPr="00BB7E55">
        <w:rPr>
          <w:rFonts w:cs="Times New Roman"/>
          <w:noProof/>
          <w:szCs w:val="24"/>
        </w:rPr>
        <w:t xml:space="preserve">Wang, D., Hu, B., Hu, C., Zhu, F., Liu, X., Zhang, J., … others. (2020). Clinical characteristics of 138 hospitalized patients with 2019 novel coronavirus--infected pneumonia in Wuhan, China. </w:t>
      </w:r>
      <w:r w:rsidRPr="00BB7E55">
        <w:rPr>
          <w:rFonts w:cs="Times New Roman"/>
          <w:i/>
          <w:iCs/>
          <w:noProof/>
          <w:szCs w:val="24"/>
        </w:rPr>
        <w:t>Jama</w:t>
      </w:r>
      <w:r w:rsidRPr="00BB7E55">
        <w:rPr>
          <w:rFonts w:cs="Times New Roman"/>
          <w:noProof/>
          <w:szCs w:val="24"/>
        </w:rPr>
        <w:t xml:space="preserve">, </w:t>
      </w:r>
      <w:r w:rsidRPr="00BB7E55">
        <w:rPr>
          <w:rFonts w:cs="Times New Roman"/>
          <w:i/>
          <w:iCs/>
          <w:noProof/>
          <w:szCs w:val="24"/>
        </w:rPr>
        <w:t>323</w:t>
      </w:r>
      <w:r w:rsidRPr="00BB7E55">
        <w:rPr>
          <w:rFonts w:cs="Times New Roman"/>
          <w:noProof/>
          <w:szCs w:val="24"/>
        </w:rPr>
        <w:t>(11), 1061–1069.</w:t>
      </w:r>
    </w:p>
    <w:p w14:paraId="0033A76A" w14:textId="06DD405A" w:rsidR="002C40BB" w:rsidRDefault="009A3FA0" w:rsidP="009A3FA0">
      <w:pPr>
        <w:jc w:val="left"/>
      </w:pPr>
      <w:r>
        <w:fldChar w:fldCharType="end"/>
      </w:r>
    </w:p>
    <w:p w14:paraId="0D6E3D5A" w14:textId="77777777" w:rsidR="002C40BB" w:rsidRDefault="002C40BB" w:rsidP="002C40BB">
      <w:pPr>
        <w:jc w:val="right"/>
      </w:pPr>
    </w:p>
    <w:p w14:paraId="280EA519" w14:textId="77777777" w:rsidR="002C40BB" w:rsidRDefault="002C40BB" w:rsidP="002C40BB">
      <w:pPr>
        <w:jc w:val="right"/>
      </w:pPr>
    </w:p>
    <w:p w14:paraId="54A1E9FA" w14:textId="4C2CDB60" w:rsidR="00BC2E52" w:rsidRDefault="00BC2E52">
      <w:pPr>
        <w:spacing w:before="0" w:after="160" w:line="259" w:lineRule="auto"/>
        <w:jc w:val="left"/>
        <w:rPr>
          <w:rFonts w:eastAsiaTheme="majorEastAsia" w:cstheme="majorBidi"/>
          <w:b/>
          <w:spacing w:val="24"/>
          <w:sz w:val="40"/>
          <w:szCs w:val="32"/>
        </w:rPr>
      </w:pPr>
    </w:p>
    <w:sectPr w:rsidR="00BC2E52" w:rsidSect="00902AB0">
      <w:footerReference w:type="default" r:id="rId45"/>
      <w:pgSz w:w="11906" w:h="16838"/>
      <w:pgMar w:top="1440" w:right="1800" w:bottom="1440" w:left="1800" w:header="624"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354C5E" w16cid:durableId="21FD24B9"/>
  <w16cid:commentId w16cid:paraId="4791B526" w16cid:durableId="21D9592C"/>
  <w16cid:commentId w16cid:paraId="50AAC00F" w16cid:durableId="21D95970"/>
  <w16cid:commentId w16cid:paraId="74F267CB" w16cid:durableId="21D9595F"/>
  <w16cid:commentId w16cid:paraId="04A11156" w16cid:durableId="21D9599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E18E37" w14:textId="77777777" w:rsidR="004829D9" w:rsidRDefault="004829D9" w:rsidP="00750089">
      <w:pPr>
        <w:spacing w:after="0" w:line="240" w:lineRule="auto"/>
      </w:pPr>
      <w:r>
        <w:separator/>
      </w:r>
    </w:p>
    <w:p w14:paraId="4919AA73" w14:textId="77777777" w:rsidR="004829D9" w:rsidRDefault="004829D9"/>
  </w:endnote>
  <w:endnote w:type="continuationSeparator" w:id="0">
    <w:p w14:paraId="179F73AE" w14:textId="77777777" w:rsidR="004829D9" w:rsidRDefault="004829D9" w:rsidP="00750089">
      <w:pPr>
        <w:spacing w:after="0" w:line="240" w:lineRule="auto"/>
      </w:pPr>
      <w:r>
        <w:continuationSeparator/>
      </w:r>
    </w:p>
    <w:p w14:paraId="5B259793" w14:textId="77777777" w:rsidR="004829D9" w:rsidRDefault="004829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A1"/>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8415234"/>
      <w:docPartObj>
        <w:docPartGallery w:val="Page Numbers (Bottom of Page)"/>
        <w:docPartUnique/>
      </w:docPartObj>
    </w:sdtPr>
    <w:sdtContent>
      <w:p w14:paraId="2707FDE5" w14:textId="67F54803" w:rsidR="00000763" w:rsidRDefault="00000763">
        <w:pPr>
          <w:pStyle w:val="a4"/>
          <w:jc w:val="right"/>
        </w:pPr>
        <w:r>
          <w:fldChar w:fldCharType="begin"/>
        </w:r>
        <w:r>
          <w:instrText>PAGE   \* MERGEFORMAT</w:instrText>
        </w:r>
        <w:r>
          <w:fldChar w:fldCharType="separate"/>
        </w:r>
        <w:r w:rsidR="002E75A8">
          <w:rPr>
            <w:noProof/>
          </w:rPr>
          <w:t>51</w:t>
        </w:r>
        <w:r>
          <w:fldChar w:fldCharType="end"/>
        </w:r>
      </w:p>
    </w:sdtContent>
  </w:sdt>
  <w:p w14:paraId="78A3F575" w14:textId="77777777" w:rsidR="00000763" w:rsidRDefault="00000763">
    <w:pPr>
      <w:pStyle w:val="a4"/>
    </w:pPr>
  </w:p>
  <w:p w14:paraId="450C7D58" w14:textId="77777777" w:rsidR="00000763" w:rsidRDefault="00000763"/>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CCB9F3" w14:textId="77777777" w:rsidR="004829D9" w:rsidRDefault="004829D9" w:rsidP="00750089">
      <w:pPr>
        <w:spacing w:after="0" w:line="240" w:lineRule="auto"/>
      </w:pPr>
      <w:r>
        <w:separator/>
      </w:r>
    </w:p>
    <w:p w14:paraId="220668C9" w14:textId="77777777" w:rsidR="004829D9" w:rsidRDefault="004829D9"/>
  </w:footnote>
  <w:footnote w:type="continuationSeparator" w:id="0">
    <w:p w14:paraId="5FC09F43" w14:textId="77777777" w:rsidR="004829D9" w:rsidRDefault="004829D9" w:rsidP="00750089">
      <w:pPr>
        <w:spacing w:after="0" w:line="240" w:lineRule="auto"/>
      </w:pPr>
      <w:r>
        <w:continuationSeparator/>
      </w:r>
    </w:p>
    <w:p w14:paraId="7BAABD0E" w14:textId="77777777" w:rsidR="004829D9" w:rsidRDefault="004829D9"/>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705CE"/>
    <w:multiLevelType w:val="hybridMultilevel"/>
    <w:tmpl w:val="B88A18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5C31CD"/>
    <w:multiLevelType w:val="hybridMultilevel"/>
    <w:tmpl w:val="96A822E8"/>
    <w:lvl w:ilvl="0" w:tplc="0408000F">
      <w:start w:val="1"/>
      <w:numFmt w:val="decimal"/>
      <w:lvlText w:val="%1."/>
      <w:lvlJc w:val="left"/>
      <w:pPr>
        <w:ind w:left="1500" w:hanging="360"/>
      </w:pPr>
    </w:lvl>
    <w:lvl w:ilvl="1" w:tplc="04080019" w:tentative="1">
      <w:start w:val="1"/>
      <w:numFmt w:val="lowerLetter"/>
      <w:lvlText w:val="%2."/>
      <w:lvlJc w:val="left"/>
      <w:pPr>
        <w:ind w:left="2220" w:hanging="360"/>
      </w:pPr>
    </w:lvl>
    <w:lvl w:ilvl="2" w:tplc="0408001B" w:tentative="1">
      <w:start w:val="1"/>
      <w:numFmt w:val="lowerRoman"/>
      <w:lvlText w:val="%3."/>
      <w:lvlJc w:val="right"/>
      <w:pPr>
        <w:ind w:left="2940" w:hanging="180"/>
      </w:pPr>
    </w:lvl>
    <w:lvl w:ilvl="3" w:tplc="0408000F" w:tentative="1">
      <w:start w:val="1"/>
      <w:numFmt w:val="decimal"/>
      <w:lvlText w:val="%4."/>
      <w:lvlJc w:val="left"/>
      <w:pPr>
        <w:ind w:left="3660" w:hanging="360"/>
      </w:pPr>
    </w:lvl>
    <w:lvl w:ilvl="4" w:tplc="04080019" w:tentative="1">
      <w:start w:val="1"/>
      <w:numFmt w:val="lowerLetter"/>
      <w:lvlText w:val="%5."/>
      <w:lvlJc w:val="left"/>
      <w:pPr>
        <w:ind w:left="4380" w:hanging="360"/>
      </w:pPr>
    </w:lvl>
    <w:lvl w:ilvl="5" w:tplc="0408001B" w:tentative="1">
      <w:start w:val="1"/>
      <w:numFmt w:val="lowerRoman"/>
      <w:lvlText w:val="%6."/>
      <w:lvlJc w:val="right"/>
      <w:pPr>
        <w:ind w:left="5100" w:hanging="180"/>
      </w:pPr>
    </w:lvl>
    <w:lvl w:ilvl="6" w:tplc="0408000F" w:tentative="1">
      <w:start w:val="1"/>
      <w:numFmt w:val="decimal"/>
      <w:lvlText w:val="%7."/>
      <w:lvlJc w:val="left"/>
      <w:pPr>
        <w:ind w:left="5820" w:hanging="360"/>
      </w:pPr>
    </w:lvl>
    <w:lvl w:ilvl="7" w:tplc="04080019" w:tentative="1">
      <w:start w:val="1"/>
      <w:numFmt w:val="lowerLetter"/>
      <w:lvlText w:val="%8."/>
      <w:lvlJc w:val="left"/>
      <w:pPr>
        <w:ind w:left="6540" w:hanging="360"/>
      </w:pPr>
    </w:lvl>
    <w:lvl w:ilvl="8" w:tplc="0408001B" w:tentative="1">
      <w:start w:val="1"/>
      <w:numFmt w:val="lowerRoman"/>
      <w:lvlText w:val="%9."/>
      <w:lvlJc w:val="right"/>
      <w:pPr>
        <w:ind w:left="7260" w:hanging="180"/>
      </w:pPr>
    </w:lvl>
  </w:abstractNum>
  <w:abstractNum w:abstractNumId="2" w15:restartNumberingAfterBreak="0">
    <w:nsid w:val="2B977C8C"/>
    <w:multiLevelType w:val="hybridMultilevel"/>
    <w:tmpl w:val="B89CB73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2EBB71C6"/>
    <w:multiLevelType w:val="hybridMultilevel"/>
    <w:tmpl w:val="05F4A12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300A2622"/>
    <w:multiLevelType w:val="hybridMultilevel"/>
    <w:tmpl w:val="3A8A1FA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5" w15:restartNumberingAfterBreak="0">
    <w:nsid w:val="455C29A2"/>
    <w:multiLevelType w:val="hybridMultilevel"/>
    <w:tmpl w:val="C51691F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6" w15:restartNumberingAfterBreak="0">
    <w:nsid w:val="500475AA"/>
    <w:multiLevelType w:val="hybridMultilevel"/>
    <w:tmpl w:val="AFE222D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7" w15:restartNumberingAfterBreak="0">
    <w:nsid w:val="5233462D"/>
    <w:multiLevelType w:val="hybridMultilevel"/>
    <w:tmpl w:val="35B840E4"/>
    <w:lvl w:ilvl="0" w:tplc="6694B272">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540D39B6"/>
    <w:multiLevelType w:val="multilevel"/>
    <w:tmpl w:val="56B2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9CD2FFB"/>
    <w:multiLevelType w:val="hybridMultilevel"/>
    <w:tmpl w:val="CBEEDD1A"/>
    <w:lvl w:ilvl="0" w:tplc="04080001">
      <w:start w:val="1"/>
      <w:numFmt w:val="bullet"/>
      <w:lvlText w:val=""/>
      <w:lvlJc w:val="left"/>
      <w:pPr>
        <w:ind w:left="780" w:hanging="360"/>
      </w:pPr>
      <w:rPr>
        <w:rFonts w:ascii="Symbol" w:hAnsi="Symbol" w:hint="default"/>
      </w:rPr>
    </w:lvl>
    <w:lvl w:ilvl="1" w:tplc="04080003" w:tentative="1">
      <w:start w:val="1"/>
      <w:numFmt w:val="bullet"/>
      <w:lvlText w:val="o"/>
      <w:lvlJc w:val="left"/>
      <w:pPr>
        <w:ind w:left="1500" w:hanging="360"/>
      </w:pPr>
      <w:rPr>
        <w:rFonts w:ascii="Courier New" w:hAnsi="Courier New" w:cs="Courier New" w:hint="default"/>
      </w:rPr>
    </w:lvl>
    <w:lvl w:ilvl="2" w:tplc="04080005" w:tentative="1">
      <w:start w:val="1"/>
      <w:numFmt w:val="bullet"/>
      <w:lvlText w:val=""/>
      <w:lvlJc w:val="left"/>
      <w:pPr>
        <w:ind w:left="2220" w:hanging="360"/>
      </w:pPr>
      <w:rPr>
        <w:rFonts w:ascii="Wingdings" w:hAnsi="Wingdings" w:hint="default"/>
      </w:rPr>
    </w:lvl>
    <w:lvl w:ilvl="3" w:tplc="04080001" w:tentative="1">
      <w:start w:val="1"/>
      <w:numFmt w:val="bullet"/>
      <w:lvlText w:val=""/>
      <w:lvlJc w:val="left"/>
      <w:pPr>
        <w:ind w:left="2940" w:hanging="360"/>
      </w:pPr>
      <w:rPr>
        <w:rFonts w:ascii="Symbol" w:hAnsi="Symbol" w:hint="default"/>
      </w:rPr>
    </w:lvl>
    <w:lvl w:ilvl="4" w:tplc="04080003" w:tentative="1">
      <w:start w:val="1"/>
      <w:numFmt w:val="bullet"/>
      <w:lvlText w:val="o"/>
      <w:lvlJc w:val="left"/>
      <w:pPr>
        <w:ind w:left="3660" w:hanging="360"/>
      </w:pPr>
      <w:rPr>
        <w:rFonts w:ascii="Courier New" w:hAnsi="Courier New" w:cs="Courier New" w:hint="default"/>
      </w:rPr>
    </w:lvl>
    <w:lvl w:ilvl="5" w:tplc="04080005" w:tentative="1">
      <w:start w:val="1"/>
      <w:numFmt w:val="bullet"/>
      <w:lvlText w:val=""/>
      <w:lvlJc w:val="left"/>
      <w:pPr>
        <w:ind w:left="4380" w:hanging="360"/>
      </w:pPr>
      <w:rPr>
        <w:rFonts w:ascii="Wingdings" w:hAnsi="Wingdings" w:hint="default"/>
      </w:rPr>
    </w:lvl>
    <w:lvl w:ilvl="6" w:tplc="04080001" w:tentative="1">
      <w:start w:val="1"/>
      <w:numFmt w:val="bullet"/>
      <w:lvlText w:val=""/>
      <w:lvlJc w:val="left"/>
      <w:pPr>
        <w:ind w:left="5100" w:hanging="360"/>
      </w:pPr>
      <w:rPr>
        <w:rFonts w:ascii="Symbol" w:hAnsi="Symbol" w:hint="default"/>
      </w:rPr>
    </w:lvl>
    <w:lvl w:ilvl="7" w:tplc="04080003" w:tentative="1">
      <w:start w:val="1"/>
      <w:numFmt w:val="bullet"/>
      <w:lvlText w:val="o"/>
      <w:lvlJc w:val="left"/>
      <w:pPr>
        <w:ind w:left="5820" w:hanging="360"/>
      </w:pPr>
      <w:rPr>
        <w:rFonts w:ascii="Courier New" w:hAnsi="Courier New" w:cs="Courier New" w:hint="default"/>
      </w:rPr>
    </w:lvl>
    <w:lvl w:ilvl="8" w:tplc="04080005" w:tentative="1">
      <w:start w:val="1"/>
      <w:numFmt w:val="bullet"/>
      <w:lvlText w:val=""/>
      <w:lvlJc w:val="left"/>
      <w:pPr>
        <w:ind w:left="6540" w:hanging="360"/>
      </w:pPr>
      <w:rPr>
        <w:rFonts w:ascii="Wingdings" w:hAnsi="Wingdings" w:hint="default"/>
      </w:rPr>
    </w:lvl>
  </w:abstractNum>
  <w:abstractNum w:abstractNumId="10" w15:restartNumberingAfterBreak="0">
    <w:nsid w:val="6F0A12B7"/>
    <w:multiLevelType w:val="hybridMultilevel"/>
    <w:tmpl w:val="CFD835EC"/>
    <w:lvl w:ilvl="0" w:tplc="84529D52">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11" w15:restartNumberingAfterBreak="0">
    <w:nsid w:val="7A9D274F"/>
    <w:multiLevelType w:val="hybridMultilevel"/>
    <w:tmpl w:val="C826061E"/>
    <w:lvl w:ilvl="0" w:tplc="9E9AE1F4">
      <w:start w:val="1"/>
      <w:numFmt w:val="decimal"/>
      <w:lvlText w:val="%1."/>
      <w:lvlJc w:val="left"/>
      <w:pPr>
        <w:ind w:left="1080" w:hanging="360"/>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num w:numId="1">
    <w:abstractNumId w:val="6"/>
  </w:num>
  <w:num w:numId="2">
    <w:abstractNumId w:val="0"/>
  </w:num>
  <w:num w:numId="3">
    <w:abstractNumId w:val="8"/>
  </w:num>
  <w:num w:numId="4">
    <w:abstractNumId w:val="11"/>
  </w:num>
  <w:num w:numId="5">
    <w:abstractNumId w:val="9"/>
  </w:num>
  <w:num w:numId="6">
    <w:abstractNumId w:val="5"/>
  </w:num>
  <w:num w:numId="7">
    <w:abstractNumId w:val="2"/>
  </w:num>
  <w:num w:numId="8">
    <w:abstractNumId w:val="4"/>
  </w:num>
  <w:num w:numId="9">
    <w:abstractNumId w:val="10"/>
  </w:num>
  <w:num w:numId="10">
    <w:abstractNumId w:val="1"/>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2FE"/>
    <w:rsid w:val="00000763"/>
    <w:rsid w:val="00000F02"/>
    <w:rsid w:val="0000245C"/>
    <w:rsid w:val="00002AFC"/>
    <w:rsid w:val="000039A6"/>
    <w:rsid w:val="00005295"/>
    <w:rsid w:val="00005826"/>
    <w:rsid w:val="00010880"/>
    <w:rsid w:val="00011C02"/>
    <w:rsid w:val="00013E9B"/>
    <w:rsid w:val="00014636"/>
    <w:rsid w:val="00020162"/>
    <w:rsid w:val="0002671C"/>
    <w:rsid w:val="00027A71"/>
    <w:rsid w:val="00033F8A"/>
    <w:rsid w:val="00040DE8"/>
    <w:rsid w:val="000437D0"/>
    <w:rsid w:val="00045276"/>
    <w:rsid w:val="00051041"/>
    <w:rsid w:val="00054801"/>
    <w:rsid w:val="000576DC"/>
    <w:rsid w:val="00062501"/>
    <w:rsid w:val="00070B62"/>
    <w:rsid w:val="00080161"/>
    <w:rsid w:val="00081604"/>
    <w:rsid w:val="00085F0E"/>
    <w:rsid w:val="000865C0"/>
    <w:rsid w:val="00087114"/>
    <w:rsid w:val="000875D4"/>
    <w:rsid w:val="00093547"/>
    <w:rsid w:val="00096190"/>
    <w:rsid w:val="00096995"/>
    <w:rsid w:val="000A1190"/>
    <w:rsid w:val="000A1AEF"/>
    <w:rsid w:val="000A24C1"/>
    <w:rsid w:val="000A34EF"/>
    <w:rsid w:val="000A3BB0"/>
    <w:rsid w:val="000A41A6"/>
    <w:rsid w:val="000B006B"/>
    <w:rsid w:val="000B1F42"/>
    <w:rsid w:val="000B3CB5"/>
    <w:rsid w:val="000B49C5"/>
    <w:rsid w:val="000B5AB5"/>
    <w:rsid w:val="000C0ECE"/>
    <w:rsid w:val="000C1CFB"/>
    <w:rsid w:val="000C7A29"/>
    <w:rsid w:val="000D29C1"/>
    <w:rsid w:val="000D5F42"/>
    <w:rsid w:val="000D7221"/>
    <w:rsid w:val="000E49E7"/>
    <w:rsid w:val="000E58F3"/>
    <w:rsid w:val="000E5E9A"/>
    <w:rsid w:val="000F6E41"/>
    <w:rsid w:val="00113BF1"/>
    <w:rsid w:val="00116039"/>
    <w:rsid w:val="00120D21"/>
    <w:rsid w:val="00130731"/>
    <w:rsid w:val="00143C30"/>
    <w:rsid w:val="001455D7"/>
    <w:rsid w:val="00146AA9"/>
    <w:rsid w:val="00151662"/>
    <w:rsid w:val="0015733E"/>
    <w:rsid w:val="0015750D"/>
    <w:rsid w:val="00160BCD"/>
    <w:rsid w:val="0016727F"/>
    <w:rsid w:val="001700BB"/>
    <w:rsid w:val="00170CB0"/>
    <w:rsid w:val="00180E69"/>
    <w:rsid w:val="00181C30"/>
    <w:rsid w:val="00182277"/>
    <w:rsid w:val="001879D4"/>
    <w:rsid w:val="00190427"/>
    <w:rsid w:val="0019181B"/>
    <w:rsid w:val="00191DEE"/>
    <w:rsid w:val="001A1D90"/>
    <w:rsid w:val="001A7FAA"/>
    <w:rsid w:val="001B1449"/>
    <w:rsid w:val="001B2481"/>
    <w:rsid w:val="001C086D"/>
    <w:rsid w:val="001C0D3D"/>
    <w:rsid w:val="001D07E0"/>
    <w:rsid w:val="001D1E26"/>
    <w:rsid w:val="001D29EF"/>
    <w:rsid w:val="001D5200"/>
    <w:rsid w:val="001E0A35"/>
    <w:rsid w:val="001E2B47"/>
    <w:rsid w:val="001E4633"/>
    <w:rsid w:val="001E52A3"/>
    <w:rsid w:val="001E7074"/>
    <w:rsid w:val="001F634A"/>
    <w:rsid w:val="00200C17"/>
    <w:rsid w:val="00205C96"/>
    <w:rsid w:val="00215522"/>
    <w:rsid w:val="002157F5"/>
    <w:rsid w:val="0021651F"/>
    <w:rsid w:val="00217B67"/>
    <w:rsid w:val="00220AB8"/>
    <w:rsid w:val="00223546"/>
    <w:rsid w:val="00224DEB"/>
    <w:rsid w:val="00226245"/>
    <w:rsid w:val="002267C8"/>
    <w:rsid w:val="00234005"/>
    <w:rsid w:val="00236742"/>
    <w:rsid w:val="00236D2C"/>
    <w:rsid w:val="0024044D"/>
    <w:rsid w:val="002426D5"/>
    <w:rsid w:val="00243BE1"/>
    <w:rsid w:val="002476B3"/>
    <w:rsid w:val="00247809"/>
    <w:rsid w:val="002537AE"/>
    <w:rsid w:val="00255887"/>
    <w:rsid w:val="00265304"/>
    <w:rsid w:val="002663B3"/>
    <w:rsid w:val="002663FA"/>
    <w:rsid w:val="0026658C"/>
    <w:rsid w:val="00266FBD"/>
    <w:rsid w:val="00270DB8"/>
    <w:rsid w:val="00271568"/>
    <w:rsid w:val="002716D6"/>
    <w:rsid w:val="0028095E"/>
    <w:rsid w:val="00283334"/>
    <w:rsid w:val="00284E1C"/>
    <w:rsid w:val="002866C5"/>
    <w:rsid w:val="00287564"/>
    <w:rsid w:val="00292177"/>
    <w:rsid w:val="00295918"/>
    <w:rsid w:val="00296D13"/>
    <w:rsid w:val="002A078D"/>
    <w:rsid w:val="002B1563"/>
    <w:rsid w:val="002B4A2D"/>
    <w:rsid w:val="002B79FB"/>
    <w:rsid w:val="002C40BB"/>
    <w:rsid w:val="002C5C95"/>
    <w:rsid w:val="002C6ED4"/>
    <w:rsid w:val="002D3855"/>
    <w:rsid w:val="002D52C0"/>
    <w:rsid w:val="002D6F6B"/>
    <w:rsid w:val="002E1D84"/>
    <w:rsid w:val="002E55B2"/>
    <w:rsid w:val="002E6C85"/>
    <w:rsid w:val="002E75A8"/>
    <w:rsid w:val="002F0247"/>
    <w:rsid w:val="002F0772"/>
    <w:rsid w:val="002F54BF"/>
    <w:rsid w:val="0030115D"/>
    <w:rsid w:val="00303297"/>
    <w:rsid w:val="00303797"/>
    <w:rsid w:val="00313F44"/>
    <w:rsid w:val="003162B2"/>
    <w:rsid w:val="00323A24"/>
    <w:rsid w:val="003258F9"/>
    <w:rsid w:val="00326E6B"/>
    <w:rsid w:val="00333C25"/>
    <w:rsid w:val="003344CF"/>
    <w:rsid w:val="00345075"/>
    <w:rsid w:val="003451C6"/>
    <w:rsid w:val="003513AA"/>
    <w:rsid w:val="003536D4"/>
    <w:rsid w:val="00354268"/>
    <w:rsid w:val="00356223"/>
    <w:rsid w:val="003567C3"/>
    <w:rsid w:val="0036176A"/>
    <w:rsid w:val="0037154C"/>
    <w:rsid w:val="00373237"/>
    <w:rsid w:val="00376800"/>
    <w:rsid w:val="00382A52"/>
    <w:rsid w:val="00385839"/>
    <w:rsid w:val="00386C38"/>
    <w:rsid w:val="00387257"/>
    <w:rsid w:val="00390D58"/>
    <w:rsid w:val="00396586"/>
    <w:rsid w:val="003A4073"/>
    <w:rsid w:val="003A6B68"/>
    <w:rsid w:val="003A79AD"/>
    <w:rsid w:val="003B295E"/>
    <w:rsid w:val="003C4E4F"/>
    <w:rsid w:val="003D1249"/>
    <w:rsid w:val="003D2D97"/>
    <w:rsid w:val="003D5826"/>
    <w:rsid w:val="003D58DA"/>
    <w:rsid w:val="003E4536"/>
    <w:rsid w:val="003E47D3"/>
    <w:rsid w:val="003E5E5C"/>
    <w:rsid w:val="003F14C7"/>
    <w:rsid w:val="003F321B"/>
    <w:rsid w:val="003F3398"/>
    <w:rsid w:val="003F6356"/>
    <w:rsid w:val="00401FCA"/>
    <w:rsid w:val="00403599"/>
    <w:rsid w:val="00410013"/>
    <w:rsid w:val="00413D7F"/>
    <w:rsid w:val="00420485"/>
    <w:rsid w:val="00420C18"/>
    <w:rsid w:val="0042108C"/>
    <w:rsid w:val="004224DA"/>
    <w:rsid w:val="00434B76"/>
    <w:rsid w:val="00442746"/>
    <w:rsid w:val="004451DA"/>
    <w:rsid w:val="0044570D"/>
    <w:rsid w:val="004507EF"/>
    <w:rsid w:val="00461E5C"/>
    <w:rsid w:val="00465010"/>
    <w:rsid w:val="00466BF2"/>
    <w:rsid w:val="0047088E"/>
    <w:rsid w:val="00477147"/>
    <w:rsid w:val="004829D9"/>
    <w:rsid w:val="00483E73"/>
    <w:rsid w:val="0048440E"/>
    <w:rsid w:val="0048483F"/>
    <w:rsid w:val="004851AB"/>
    <w:rsid w:val="004852A6"/>
    <w:rsid w:val="004869F9"/>
    <w:rsid w:val="00486A9F"/>
    <w:rsid w:val="00491339"/>
    <w:rsid w:val="00495150"/>
    <w:rsid w:val="00495624"/>
    <w:rsid w:val="004958C8"/>
    <w:rsid w:val="004A260C"/>
    <w:rsid w:val="004B0455"/>
    <w:rsid w:val="004B791D"/>
    <w:rsid w:val="004C0A30"/>
    <w:rsid w:val="004D3759"/>
    <w:rsid w:val="004D3D41"/>
    <w:rsid w:val="004D49BF"/>
    <w:rsid w:val="004D59D4"/>
    <w:rsid w:val="004F0DB1"/>
    <w:rsid w:val="00500E6F"/>
    <w:rsid w:val="00506FAF"/>
    <w:rsid w:val="0051062E"/>
    <w:rsid w:val="005109E6"/>
    <w:rsid w:val="0051160F"/>
    <w:rsid w:val="00511C5F"/>
    <w:rsid w:val="00513D36"/>
    <w:rsid w:val="005168E9"/>
    <w:rsid w:val="005179A7"/>
    <w:rsid w:val="0052251D"/>
    <w:rsid w:val="00525D4D"/>
    <w:rsid w:val="0053098B"/>
    <w:rsid w:val="005313A1"/>
    <w:rsid w:val="005339F7"/>
    <w:rsid w:val="00536736"/>
    <w:rsid w:val="00541A23"/>
    <w:rsid w:val="00544FD0"/>
    <w:rsid w:val="00551ADE"/>
    <w:rsid w:val="0056129F"/>
    <w:rsid w:val="00562FDC"/>
    <w:rsid w:val="005631ED"/>
    <w:rsid w:val="00563398"/>
    <w:rsid w:val="00564ACE"/>
    <w:rsid w:val="005674E1"/>
    <w:rsid w:val="005750EB"/>
    <w:rsid w:val="00577AB1"/>
    <w:rsid w:val="0058191B"/>
    <w:rsid w:val="005876C6"/>
    <w:rsid w:val="005876F3"/>
    <w:rsid w:val="005906F0"/>
    <w:rsid w:val="0059149E"/>
    <w:rsid w:val="00594208"/>
    <w:rsid w:val="00596B0A"/>
    <w:rsid w:val="005B03C7"/>
    <w:rsid w:val="005B72DC"/>
    <w:rsid w:val="005C381B"/>
    <w:rsid w:val="005C60C7"/>
    <w:rsid w:val="005C7DFC"/>
    <w:rsid w:val="005D4DBD"/>
    <w:rsid w:val="005D6B7B"/>
    <w:rsid w:val="005E06F2"/>
    <w:rsid w:val="005E2D9B"/>
    <w:rsid w:val="005F0AED"/>
    <w:rsid w:val="005F1061"/>
    <w:rsid w:val="005F13F4"/>
    <w:rsid w:val="005F1FE9"/>
    <w:rsid w:val="005F47BE"/>
    <w:rsid w:val="00607D1C"/>
    <w:rsid w:val="006125D5"/>
    <w:rsid w:val="00612BD3"/>
    <w:rsid w:val="00612CFC"/>
    <w:rsid w:val="00616BAE"/>
    <w:rsid w:val="00625DC3"/>
    <w:rsid w:val="00633A34"/>
    <w:rsid w:val="00633DF2"/>
    <w:rsid w:val="00635C34"/>
    <w:rsid w:val="00636427"/>
    <w:rsid w:val="00637EA0"/>
    <w:rsid w:val="006417F3"/>
    <w:rsid w:val="006436B8"/>
    <w:rsid w:val="006560D6"/>
    <w:rsid w:val="00657864"/>
    <w:rsid w:val="00661CEB"/>
    <w:rsid w:val="00662BBA"/>
    <w:rsid w:val="006630C9"/>
    <w:rsid w:val="00666A02"/>
    <w:rsid w:val="00672FED"/>
    <w:rsid w:val="006837D8"/>
    <w:rsid w:val="00687212"/>
    <w:rsid w:val="00691FB7"/>
    <w:rsid w:val="00692CAF"/>
    <w:rsid w:val="00695F57"/>
    <w:rsid w:val="006A32E2"/>
    <w:rsid w:val="006A493C"/>
    <w:rsid w:val="006A704E"/>
    <w:rsid w:val="006B0109"/>
    <w:rsid w:val="006B0FC3"/>
    <w:rsid w:val="006B131A"/>
    <w:rsid w:val="006B3592"/>
    <w:rsid w:val="006B481C"/>
    <w:rsid w:val="006B76D7"/>
    <w:rsid w:val="006C5386"/>
    <w:rsid w:val="006C6DA9"/>
    <w:rsid w:val="006C7BDE"/>
    <w:rsid w:val="006D1927"/>
    <w:rsid w:val="006D1992"/>
    <w:rsid w:val="006D5153"/>
    <w:rsid w:val="006D7C7E"/>
    <w:rsid w:val="006E6378"/>
    <w:rsid w:val="006F33CA"/>
    <w:rsid w:val="006F4C39"/>
    <w:rsid w:val="006F69A0"/>
    <w:rsid w:val="0070354C"/>
    <w:rsid w:val="00705184"/>
    <w:rsid w:val="007056FF"/>
    <w:rsid w:val="00706D90"/>
    <w:rsid w:val="0071269A"/>
    <w:rsid w:val="007350A1"/>
    <w:rsid w:val="00735567"/>
    <w:rsid w:val="00741C9D"/>
    <w:rsid w:val="00741DEC"/>
    <w:rsid w:val="00745F7A"/>
    <w:rsid w:val="00750089"/>
    <w:rsid w:val="007501E9"/>
    <w:rsid w:val="00750970"/>
    <w:rsid w:val="00751BED"/>
    <w:rsid w:val="00753F4D"/>
    <w:rsid w:val="00754808"/>
    <w:rsid w:val="00756F69"/>
    <w:rsid w:val="00761F19"/>
    <w:rsid w:val="00765F7C"/>
    <w:rsid w:val="0077544B"/>
    <w:rsid w:val="007759D7"/>
    <w:rsid w:val="007778FC"/>
    <w:rsid w:val="007818BC"/>
    <w:rsid w:val="0078448E"/>
    <w:rsid w:val="007851B2"/>
    <w:rsid w:val="00785C45"/>
    <w:rsid w:val="007A0A13"/>
    <w:rsid w:val="007A3606"/>
    <w:rsid w:val="007C0437"/>
    <w:rsid w:val="007C11D5"/>
    <w:rsid w:val="007C63A7"/>
    <w:rsid w:val="007D0F3F"/>
    <w:rsid w:val="007D39AD"/>
    <w:rsid w:val="007D4FB9"/>
    <w:rsid w:val="007E0F96"/>
    <w:rsid w:val="007E1100"/>
    <w:rsid w:val="007E212B"/>
    <w:rsid w:val="007E2C34"/>
    <w:rsid w:val="007F27CA"/>
    <w:rsid w:val="007F3370"/>
    <w:rsid w:val="007F7FA2"/>
    <w:rsid w:val="0080179D"/>
    <w:rsid w:val="008076E1"/>
    <w:rsid w:val="00810599"/>
    <w:rsid w:val="00811121"/>
    <w:rsid w:val="008137D9"/>
    <w:rsid w:val="00814AAB"/>
    <w:rsid w:val="008167B9"/>
    <w:rsid w:val="00816FE3"/>
    <w:rsid w:val="00823358"/>
    <w:rsid w:val="00824985"/>
    <w:rsid w:val="00824D13"/>
    <w:rsid w:val="00827288"/>
    <w:rsid w:val="00830720"/>
    <w:rsid w:val="008318A3"/>
    <w:rsid w:val="0083221F"/>
    <w:rsid w:val="00832D05"/>
    <w:rsid w:val="00837BF2"/>
    <w:rsid w:val="0084073D"/>
    <w:rsid w:val="00841165"/>
    <w:rsid w:val="0084216C"/>
    <w:rsid w:val="008426EE"/>
    <w:rsid w:val="008442B7"/>
    <w:rsid w:val="008469E8"/>
    <w:rsid w:val="00847379"/>
    <w:rsid w:val="0085022F"/>
    <w:rsid w:val="008517A5"/>
    <w:rsid w:val="00852CA5"/>
    <w:rsid w:val="00862DE0"/>
    <w:rsid w:val="00862DE5"/>
    <w:rsid w:val="00863665"/>
    <w:rsid w:val="00870A08"/>
    <w:rsid w:val="00874A5D"/>
    <w:rsid w:val="008764CC"/>
    <w:rsid w:val="00896070"/>
    <w:rsid w:val="00896FF2"/>
    <w:rsid w:val="008A2738"/>
    <w:rsid w:val="008A3C69"/>
    <w:rsid w:val="008B5BC6"/>
    <w:rsid w:val="008B7A53"/>
    <w:rsid w:val="008C3337"/>
    <w:rsid w:val="008C6823"/>
    <w:rsid w:val="008C6870"/>
    <w:rsid w:val="008C7CE6"/>
    <w:rsid w:val="008E19A0"/>
    <w:rsid w:val="008E45B7"/>
    <w:rsid w:val="008F5273"/>
    <w:rsid w:val="00902483"/>
    <w:rsid w:val="00902AB0"/>
    <w:rsid w:val="009046CC"/>
    <w:rsid w:val="009104C0"/>
    <w:rsid w:val="00911F78"/>
    <w:rsid w:val="00913CAD"/>
    <w:rsid w:val="0092249E"/>
    <w:rsid w:val="00926F11"/>
    <w:rsid w:val="0093030D"/>
    <w:rsid w:val="009305C1"/>
    <w:rsid w:val="009454B3"/>
    <w:rsid w:val="0094761A"/>
    <w:rsid w:val="00950BBE"/>
    <w:rsid w:val="00952763"/>
    <w:rsid w:val="0095299C"/>
    <w:rsid w:val="00956D5F"/>
    <w:rsid w:val="009653EC"/>
    <w:rsid w:val="00966AA9"/>
    <w:rsid w:val="00967702"/>
    <w:rsid w:val="00972A3F"/>
    <w:rsid w:val="00973595"/>
    <w:rsid w:val="00977C59"/>
    <w:rsid w:val="00980571"/>
    <w:rsid w:val="00983FB2"/>
    <w:rsid w:val="009849A6"/>
    <w:rsid w:val="00991042"/>
    <w:rsid w:val="00996888"/>
    <w:rsid w:val="009A1881"/>
    <w:rsid w:val="009A3FA0"/>
    <w:rsid w:val="009B01A6"/>
    <w:rsid w:val="009B2FF7"/>
    <w:rsid w:val="009B3652"/>
    <w:rsid w:val="009B3BF7"/>
    <w:rsid w:val="009B4294"/>
    <w:rsid w:val="009C0F7E"/>
    <w:rsid w:val="009C15E7"/>
    <w:rsid w:val="009C78BD"/>
    <w:rsid w:val="009D03B2"/>
    <w:rsid w:val="009D4CEA"/>
    <w:rsid w:val="009E1BCB"/>
    <w:rsid w:val="009E21C2"/>
    <w:rsid w:val="009E4A51"/>
    <w:rsid w:val="009F4A00"/>
    <w:rsid w:val="009F5EE5"/>
    <w:rsid w:val="00A02260"/>
    <w:rsid w:val="00A0627D"/>
    <w:rsid w:val="00A103D4"/>
    <w:rsid w:val="00A1167E"/>
    <w:rsid w:val="00A12E18"/>
    <w:rsid w:val="00A219CC"/>
    <w:rsid w:val="00A23790"/>
    <w:rsid w:val="00A24036"/>
    <w:rsid w:val="00A30C03"/>
    <w:rsid w:val="00A3194C"/>
    <w:rsid w:val="00A41D08"/>
    <w:rsid w:val="00A4387B"/>
    <w:rsid w:val="00A53015"/>
    <w:rsid w:val="00A5719C"/>
    <w:rsid w:val="00A64157"/>
    <w:rsid w:val="00A6430F"/>
    <w:rsid w:val="00A65210"/>
    <w:rsid w:val="00A66999"/>
    <w:rsid w:val="00A709F6"/>
    <w:rsid w:val="00A72C49"/>
    <w:rsid w:val="00A80BA1"/>
    <w:rsid w:val="00A85069"/>
    <w:rsid w:val="00A92E3B"/>
    <w:rsid w:val="00A94A45"/>
    <w:rsid w:val="00AA3540"/>
    <w:rsid w:val="00AA404F"/>
    <w:rsid w:val="00AA4413"/>
    <w:rsid w:val="00AA60FB"/>
    <w:rsid w:val="00AB77C3"/>
    <w:rsid w:val="00AC2CCC"/>
    <w:rsid w:val="00AD6C76"/>
    <w:rsid w:val="00AD71E3"/>
    <w:rsid w:val="00AF0EEF"/>
    <w:rsid w:val="00AF25B3"/>
    <w:rsid w:val="00AF2B9C"/>
    <w:rsid w:val="00AF3468"/>
    <w:rsid w:val="00AF3D0B"/>
    <w:rsid w:val="00AF658A"/>
    <w:rsid w:val="00B01930"/>
    <w:rsid w:val="00B03A1A"/>
    <w:rsid w:val="00B0526A"/>
    <w:rsid w:val="00B066D3"/>
    <w:rsid w:val="00B06BAF"/>
    <w:rsid w:val="00B2180E"/>
    <w:rsid w:val="00B3052C"/>
    <w:rsid w:val="00B30B1B"/>
    <w:rsid w:val="00B34F28"/>
    <w:rsid w:val="00B36E9B"/>
    <w:rsid w:val="00B36FBA"/>
    <w:rsid w:val="00B372EB"/>
    <w:rsid w:val="00B37D9D"/>
    <w:rsid w:val="00B4412F"/>
    <w:rsid w:val="00B51C8D"/>
    <w:rsid w:val="00B574CA"/>
    <w:rsid w:val="00B600E2"/>
    <w:rsid w:val="00B6294C"/>
    <w:rsid w:val="00B67ACB"/>
    <w:rsid w:val="00B70AE4"/>
    <w:rsid w:val="00B72A2A"/>
    <w:rsid w:val="00B73FE6"/>
    <w:rsid w:val="00B76921"/>
    <w:rsid w:val="00B806BE"/>
    <w:rsid w:val="00B81D63"/>
    <w:rsid w:val="00B941C6"/>
    <w:rsid w:val="00BA057E"/>
    <w:rsid w:val="00BA5143"/>
    <w:rsid w:val="00BB7E55"/>
    <w:rsid w:val="00BC0687"/>
    <w:rsid w:val="00BC15BC"/>
    <w:rsid w:val="00BC1816"/>
    <w:rsid w:val="00BC2E52"/>
    <w:rsid w:val="00BC6138"/>
    <w:rsid w:val="00BD0B7E"/>
    <w:rsid w:val="00BD2106"/>
    <w:rsid w:val="00BE4452"/>
    <w:rsid w:val="00BE60C7"/>
    <w:rsid w:val="00BF0CA7"/>
    <w:rsid w:val="00BF2D2D"/>
    <w:rsid w:val="00C03153"/>
    <w:rsid w:val="00C06C8B"/>
    <w:rsid w:val="00C10292"/>
    <w:rsid w:val="00C1059F"/>
    <w:rsid w:val="00C125FA"/>
    <w:rsid w:val="00C12992"/>
    <w:rsid w:val="00C22848"/>
    <w:rsid w:val="00C24A76"/>
    <w:rsid w:val="00C27CDA"/>
    <w:rsid w:val="00C329E8"/>
    <w:rsid w:val="00C410F0"/>
    <w:rsid w:val="00C425C1"/>
    <w:rsid w:val="00C425C3"/>
    <w:rsid w:val="00C426ED"/>
    <w:rsid w:val="00C444BB"/>
    <w:rsid w:val="00C4719C"/>
    <w:rsid w:val="00C50131"/>
    <w:rsid w:val="00C508B6"/>
    <w:rsid w:val="00C55040"/>
    <w:rsid w:val="00C56807"/>
    <w:rsid w:val="00C60BAC"/>
    <w:rsid w:val="00C62056"/>
    <w:rsid w:val="00C65EFC"/>
    <w:rsid w:val="00C720CD"/>
    <w:rsid w:val="00C90932"/>
    <w:rsid w:val="00C96667"/>
    <w:rsid w:val="00C967F5"/>
    <w:rsid w:val="00CA26D2"/>
    <w:rsid w:val="00CA5D62"/>
    <w:rsid w:val="00CB4751"/>
    <w:rsid w:val="00CB5995"/>
    <w:rsid w:val="00CC2F28"/>
    <w:rsid w:val="00CD5998"/>
    <w:rsid w:val="00CD63FB"/>
    <w:rsid w:val="00CD7F95"/>
    <w:rsid w:val="00CE0D69"/>
    <w:rsid w:val="00CE2774"/>
    <w:rsid w:val="00CE307B"/>
    <w:rsid w:val="00CE5C7E"/>
    <w:rsid w:val="00CF569A"/>
    <w:rsid w:val="00CF61AE"/>
    <w:rsid w:val="00CF6F29"/>
    <w:rsid w:val="00D048B4"/>
    <w:rsid w:val="00D0623E"/>
    <w:rsid w:val="00D06D13"/>
    <w:rsid w:val="00D12C11"/>
    <w:rsid w:val="00D155A9"/>
    <w:rsid w:val="00D166E6"/>
    <w:rsid w:val="00D171E7"/>
    <w:rsid w:val="00D174D7"/>
    <w:rsid w:val="00D220B2"/>
    <w:rsid w:val="00D350B7"/>
    <w:rsid w:val="00D3529D"/>
    <w:rsid w:val="00D407BE"/>
    <w:rsid w:val="00D410E4"/>
    <w:rsid w:val="00D511D3"/>
    <w:rsid w:val="00D5283E"/>
    <w:rsid w:val="00D5715B"/>
    <w:rsid w:val="00D57315"/>
    <w:rsid w:val="00D61AE3"/>
    <w:rsid w:val="00D62EDD"/>
    <w:rsid w:val="00D63387"/>
    <w:rsid w:val="00D664AA"/>
    <w:rsid w:val="00D70F15"/>
    <w:rsid w:val="00D73B14"/>
    <w:rsid w:val="00D74338"/>
    <w:rsid w:val="00D7619E"/>
    <w:rsid w:val="00D77E0B"/>
    <w:rsid w:val="00D77FD8"/>
    <w:rsid w:val="00D8100E"/>
    <w:rsid w:val="00D83C93"/>
    <w:rsid w:val="00D8766A"/>
    <w:rsid w:val="00D9366C"/>
    <w:rsid w:val="00D961DC"/>
    <w:rsid w:val="00DA4C3B"/>
    <w:rsid w:val="00DA591B"/>
    <w:rsid w:val="00DB1654"/>
    <w:rsid w:val="00DB3991"/>
    <w:rsid w:val="00DC4D24"/>
    <w:rsid w:val="00DD074C"/>
    <w:rsid w:val="00DD15EC"/>
    <w:rsid w:val="00DD22A7"/>
    <w:rsid w:val="00DE0FE9"/>
    <w:rsid w:val="00DF0A0E"/>
    <w:rsid w:val="00DF0B6A"/>
    <w:rsid w:val="00DF5686"/>
    <w:rsid w:val="00DF6DB5"/>
    <w:rsid w:val="00E0185A"/>
    <w:rsid w:val="00E05495"/>
    <w:rsid w:val="00E0569F"/>
    <w:rsid w:val="00E108B4"/>
    <w:rsid w:val="00E13C48"/>
    <w:rsid w:val="00E17D1A"/>
    <w:rsid w:val="00E20638"/>
    <w:rsid w:val="00E225E9"/>
    <w:rsid w:val="00E23658"/>
    <w:rsid w:val="00E25E14"/>
    <w:rsid w:val="00E267D0"/>
    <w:rsid w:val="00E27704"/>
    <w:rsid w:val="00E311AB"/>
    <w:rsid w:val="00E3147D"/>
    <w:rsid w:val="00E3506C"/>
    <w:rsid w:val="00E40407"/>
    <w:rsid w:val="00E461AC"/>
    <w:rsid w:val="00E47360"/>
    <w:rsid w:val="00E52950"/>
    <w:rsid w:val="00E52F20"/>
    <w:rsid w:val="00E56EB7"/>
    <w:rsid w:val="00E63081"/>
    <w:rsid w:val="00E64066"/>
    <w:rsid w:val="00E66FE5"/>
    <w:rsid w:val="00E74FE0"/>
    <w:rsid w:val="00E759F8"/>
    <w:rsid w:val="00E77A81"/>
    <w:rsid w:val="00E83C0E"/>
    <w:rsid w:val="00E876DC"/>
    <w:rsid w:val="00E92E58"/>
    <w:rsid w:val="00E932CD"/>
    <w:rsid w:val="00E977F9"/>
    <w:rsid w:val="00EA54CA"/>
    <w:rsid w:val="00EA5CB9"/>
    <w:rsid w:val="00EB0260"/>
    <w:rsid w:val="00EB33D0"/>
    <w:rsid w:val="00ED2AD6"/>
    <w:rsid w:val="00ED365F"/>
    <w:rsid w:val="00ED5F5C"/>
    <w:rsid w:val="00EE0160"/>
    <w:rsid w:val="00EE7994"/>
    <w:rsid w:val="00EF2E96"/>
    <w:rsid w:val="00EF3C42"/>
    <w:rsid w:val="00EF62A5"/>
    <w:rsid w:val="00F01789"/>
    <w:rsid w:val="00F02724"/>
    <w:rsid w:val="00F11568"/>
    <w:rsid w:val="00F12EB3"/>
    <w:rsid w:val="00F158C9"/>
    <w:rsid w:val="00F16779"/>
    <w:rsid w:val="00F206FF"/>
    <w:rsid w:val="00F2385E"/>
    <w:rsid w:val="00F25E59"/>
    <w:rsid w:val="00F3002F"/>
    <w:rsid w:val="00F30490"/>
    <w:rsid w:val="00F311D1"/>
    <w:rsid w:val="00F4042C"/>
    <w:rsid w:val="00F41F49"/>
    <w:rsid w:val="00F437FB"/>
    <w:rsid w:val="00F479E2"/>
    <w:rsid w:val="00F513B0"/>
    <w:rsid w:val="00F53A3C"/>
    <w:rsid w:val="00F55E13"/>
    <w:rsid w:val="00F5762D"/>
    <w:rsid w:val="00F57A4F"/>
    <w:rsid w:val="00F64C27"/>
    <w:rsid w:val="00F66BFC"/>
    <w:rsid w:val="00F723DA"/>
    <w:rsid w:val="00F72566"/>
    <w:rsid w:val="00F7336E"/>
    <w:rsid w:val="00F74D41"/>
    <w:rsid w:val="00F751BE"/>
    <w:rsid w:val="00F762FE"/>
    <w:rsid w:val="00F92BBF"/>
    <w:rsid w:val="00F96494"/>
    <w:rsid w:val="00F967DF"/>
    <w:rsid w:val="00FA7994"/>
    <w:rsid w:val="00FB5636"/>
    <w:rsid w:val="00FC0CC8"/>
    <w:rsid w:val="00FC20E6"/>
    <w:rsid w:val="00FC2A23"/>
    <w:rsid w:val="00FC5ECA"/>
    <w:rsid w:val="00FC78B6"/>
    <w:rsid w:val="00FD1009"/>
    <w:rsid w:val="00FD1332"/>
    <w:rsid w:val="00FD6A8D"/>
    <w:rsid w:val="00FE2089"/>
    <w:rsid w:val="00FE5939"/>
    <w:rsid w:val="00FF119A"/>
    <w:rsid w:val="00FF1C75"/>
    <w:rsid w:val="00FF1F78"/>
    <w:rsid w:val="00FF306D"/>
    <w:rsid w:val="00FF508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65EFD"/>
  <w15:chartTrackingRefBased/>
  <w15:docId w15:val="{3274DE14-9E9D-4570-BCB7-4464B064B6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653EC"/>
    <w:pPr>
      <w:spacing w:before="120" w:after="200" w:line="360" w:lineRule="auto"/>
      <w:jc w:val="both"/>
    </w:pPr>
    <w:rPr>
      <w:rFonts w:ascii="Times New Roman" w:hAnsi="Times New Roman"/>
      <w:sz w:val="24"/>
      <w:lang w:val="en-US"/>
    </w:rPr>
  </w:style>
  <w:style w:type="paragraph" w:styleId="1">
    <w:name w:val="heading 1"/>
    <w:basedOn w:val="a"/>
    <w:next w:val="a"/>
    <w:link w:val="1Char"/>
    <w:uiPriority w:val="9"/>
    <w:qFormat/>
    <w:rsid w:val="0048440E"/>
    <w:pPr>
      <w:keepNext/>
      <w:keepLines/>
      <w:pageBreakBefore/>
      <w:spacing w:before="240" w:after="120"/>
      <w:jc w:val="center"/>
      <w:outlineLvl w:val="0"/>
    </w:pPr>
    <w:rPr>
      <w:rFonts w:eastAsiaTheme="majorEastAsia" w:cstheme="majorBidi"/>
      <w:b/>
      <w:spacing w:val="24"/>
      <w:sz w:val="40"/>
      <w:szCs w:val="32"/>
    </w:rPr>
  </w:style>
  <w:style w:type="paragraph" w:styleId="2">
    <w:name w:val="heading 2"/>
    <w:basedOn w:val="a"/>
    <w:next w:val="a"/>
    <w:link w:val="2Char"/>
    <w:uiPriority w:val="9"/>
    <w:unhideWhenUsed/>
    <w:qFormat/>
    <w:rsid w:val="0048440E"/>
    <w:pPr>
      <w:keepNext/>
      <w:keepLines/>
      <w:spacing w:before="360" w:after="120"/>
      <w:ind w:left="288"/>
      <w:outlineLvl w:val="1"/>
    </w:pPr>
    <w:rPr>
      <w:rFonts w:eastAsiaTheme="majorEastAsia" w:cstheme="majorBidi"/>
      <w:b/>
      <w:sz w:val="28"/>
      <w:szCs w:val="26"/>
    </w:rPr>
  </w:style>
  <w:style w:type="paragraph" w:styleId="3">
    <w:name w:val="heading 3"/>
    <w:basedOn w:val="a"/>
    <w:next w:val="a"/>
    <w:link w:val="3Char"/>
    <w:uiPriority w:val="9"/>
    <w:unhideWhenUsed/>
    <w:qFormat/>
    <w:rsid w:val="0048440E"/>
    <w:pPr>
      <w:keepNext/>
      <w:keepLines/>
      <w:tabs>
        <w:tab w:val="left" w:pos="6451"/>
      </w:tabs>
      <w:spacing w:before="360" w:after="0"/>
      <w:ind w:left="288"/>
      <w:outlineLvl w:val="2"/>
    </w:pPr>
    <w:rPr>
      <w:rFonts w:eastAsiaTheme="majorEastAsia" w:cstheme="majorBidi"/>
      <w:b/>
      <w:i/>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Char">
    <w:name w:val="Επικεφαλίδα 3 Char"/>
    <w:basedOn w:val="a0"/>
    <w:link w:val="3"/>
    <w:uiPriority w:val="9"/>
    <w:rsid w:val="0048440E"/>
    <w:rPr>
      <w:rFonts w:ascii="Times New Roman" w:eastAsiaTheme="majorEastAsia" w:hAnsi="Times New Roman" w:cstheme="majorBidi"/>
      <w:b/>
      <w:i/>
      <w:sz w:val="24"/>
      <w:szCs w:val="24"/>
      <w:lang w:val="en-US"/>
    </w:rPr>
  </w:style>
  <w:style w:type="character" w:styleId="-">
    <w:name w:val="Hyperlink"/>
    <w:basedOn w:val="a0"/>
    <w:uiPriority w:val="99"/>
    <w:unhideWhenUsed/>
    <w:rsid w:val="00096995"/>
    <w:rPr>
      <w:color w:val="0000FF"/>
      <w:u w:val="single"/>
    </w:rPr>
  </w:style>
  <w:style w:type="paragraph" w:styleId="a3">
    <w:name w:val="header"/>
    <w:basedOn w:val="a"/>
    <w:link w:val="Char"/>
    <w:uiPriority w:val="99"/>
    <w:unhideWhenUsed/>
    <w:rsid w:val="00750089"/>
    <w:pPr>
      <w:tabs>
        <w:tab w:val="center" w:pos="4153"/>
        <w:tab w:val="right" w:pos="8306"/>
      </w:tabs>
      <w:spacing w:after="0" w:line="240" w:lineRule="auto"/>
    </w:pPr>
  </w:style>
  <w:style w:type="character" w:customStyle="1" w:styleId="Char">
    <w:name w:val="Κεφαλίδα Char"/>
    <w:basedOn w:val="a0"/>
    <w:link w:val="a3"/>
    <w:uiPriority w:val="99"/>
    <w:rsid w:val="00750089"/>
  </w:style>
  <w:style w:type="paragraph" w:styleId="a4">
    <w:name w:val="footer"/>
    <w:basedOn w:val="a"/>
    <w:link w:val="Char0"/>
    <w:uiPriority w:val="99"/>
    <w:unhideWhenUsed/>
    <w:rsid w:val="00750089"/>
    <w:pPr>
      <w:tabs>
        <w:tab w:val="center" w:pos="4153"/>
        <w:tab w:val="right" w:pos="8306"/>
      </w:tabs>
      <w:spacing w:after="0" w:line="240" w:lineRule="auto"/>
    </w:pPr>
  </w:style>
  <w:style w:type="character" w:customStyle="1" w:styleId="Char0">
    <w:name w:val="Υποσέλιδο Char"/>
    <w:basedOn w:val="a0"/>
    <w:link w:val="a4"/>
    <w:uiPriority w:val="99"/>
    <w:rsid w:val="00750089"/>
  </w:style>
  <w:style w:type="paragraph" w:styleId="Web">
    <w:name w:val="Normal (Web)"/>
    <w:basedOn w:val="a"/>
    <w:uiPriority w:val="99"/>
    <w:semiHidden/>
    <w:unhideWhenUsed/>
    <w:rsid w:val="009305C1"/>
    <w:pPr>
      <w:spacing w:before="100" w:beforeAutospacing="1" w:after="100" w:afterAutospacing="1" w:line="240" w:lineRule="auto"/>
    </w:pPr>
    <w:rPr>
      <w:rFonts w:eastAsia="Times New Roman" w:cs="Times New Roman"/>
      <w:szCs w:val="24"/>
      <w:lang w:eastAsia="el-GR"/>
    </w:rPr>
  </w:style>
  <w:style w:type="paragraph" w:styleId="a5">
    <w:name w:val="Balloon Text"/>
    <w:basedOn w:val="a"/>
    <w:link w:val="Char1"/>
    <w:uiPriority w:val="99"/>
    <w:semiHidden/>
    <w:unhideWhenUsed/>
    <w:rsid w:val="0048440E"/>
    <w:pPr>
      <w:spacing w:after="0" w:line="240" w:lineRule="auto"/>
    </w:pPr>
    <w:rPr>
      <w:rFonts w:ascii="Segoe UI" w:hAnsi="Segoe UI" w:cs="Segoe UI"/>
      <w:sz w:val="18"/>
      <w:szCs w:val="18"/>
    </w:rPr>
  </w:style>
  <w:style w:type="character" w:customStyle="1" w:styleId="Char1">
    <w:name w:val="Κείμενο πλαισίου Char"/>
    <w:basedOn w:val="a0"/>
    <w:link w:val="a5"/>
    <w:uiPriority w:val="99"/>
    <w:semiHidden/>
    <w:rsid w:val="0048440E"/>
    <w:rPr>
      <w:rFonts w:ascii="Segoe UI" w:hAnsi="Segoe UI" w:cs="Segoe UI"/>
      <w:sz w:val="18"/>
      <w:szCs w:val="18"/>
    </w:rPr>
  </w:style>
  <w:style w:type="character" w:customStyle="1" w:styleId="1Char">
    <w:name w:val="Επικεφαλίδα 1 Char"/>
    <w:basedOn w:val="a0"/>
    <w:link w:val="1"/>
    <w:uiPriority w:val="9"/>
    <w:rsid w:val="0048440E"/>
    <w:rPr>
      <w:rFonts w:ascii="Times New Roman" w:eastAsiaTheme="majorEastAsia" w:hAnsi="Times New Roman" w:cstheme="majorBidi"/>
      <w:b/>
      <w:spacing w:val="24"/>
      <w:sz w:val="40"/>
      <w:szCs w:val="32"/>
      <w:lang w:val="en-US"/>
    </w:rPr>
  </w:style>
  <w:style w:type="character" w:customStyle="1" w:styleId="2Char">
    <w:name w:val="Επικεφαλίδα 2 Char"/>
    <w:basedOn w:val="a0"/>
    <w:link w:val="2"/>
    <w:uiPriority w:val="9"/>
    <w:rsid w:val="0048440E"/>
    <w:rPr>
      <w:rFonts w:ascii="Times New Roman" w:eastAsiaTheme="majorEastAsia" w:hAnsi="Times New Roman" w:cstheme="majorBidi"/>
      <w:b/>
      <w:sz w:val="28"/>
      <w:szCs w:val="26"/>
      <w:lang w:val="en-US"/>
    </w:rPr>
  </w:style>
  <w:style w:type="character" w:styleId="a6">
    <w:name w:val="annotation reference"/>
    <w:basedOn w:val="a0"/>
    <w:uiPriority w:val="99"/>
    <w:semiHidden/>
    <w:unhideWhenUsed/>
    <w:rsid w:val="00146AA9"/>
    <w:rPr>
      <w:sz w:val="16"/>
      <w:szCs w:val="16"/>
    </w:rPr>
  </w:style>
  <w:style w:type="paragraph" w:styleId="a7">
    <w:name w:val="annotation text"/>
    <w:basedOn w:val="a"/>
    <w:link w:val="Char2"/>
    <w:uiPriority w:val="99"/>
    <w:semiHidden/>
    <w:unhideWhenUsed/>
    <w:rsid w:val="00146AA9"/>
    <w:pPr>
      <w:spacing w:line="240" w:lineRule="auto"/>
    </w:pPr>
    <w:rPr>
      <w:sz w:val="20"/>
      <w:szCs w:val="20"/>
    </w:rPr>
  </w:style>
  <w:style w:type="character" w:customStyle="1" w:styleId="Char2">
    <w:name w:val="Κείμενο σχολίου Char"/>
    <w:basedOn w:val="a0"/>
    <w:link w:val="a7"/>
    <w:uiPriority w:val="99"/>
    <w:semiHidden/>
    <w:rsid w:val="00146AA9"/>
    <w:rPr>
      <w:rFonts w:ascii="Times New Roman" w:hAnsi="Times New Roman"/>
      <w:sz w:val="20"/>
      <w:szCs w:val="20"/>
      <w:lang w:val="en-US"/>
    </w:rPr>
  </w:style>
  <w:style w:type="paragraph" w:styleId="a8">
    <w:name w:val="annotation subject"/>
    <w:basedOn w:val="a7"/>
    <w:next w:val="a7"/>
    <w:link w:val="Char3"/>
    <w:uiPriority w:val="99"/>
    <w:semiHidden/>
    <w:unhideWhenUsed/>
    <w:rsid w:val="00146AA9"/>
    <w:rPr>
      <w:b/>
      <w:bCs/>
    </w:rPr>
  </w:style>
  <w:style w:type="character" w:customStyle="1" w:styleId="Char3">
    <w:name w:val="Θέμα σχολίου Char"/>
    <w:basedOn w:val="Char2"/>
    <w:link w:val="a8"/>
    <w:uiPriority w:val="99"/>
    <w:semiHidden/>
    <w:rsid w:val="00146AA9"/>
    <w:rPr>
      <w:rFonts w:ascii="Times New Roman" w:hAnsi="Times New Roman"/>
      <w:b/>
      <w:bCs/>
      <w:sz w:val="20"/>
      <w:szCs w:val="20"/>
      <w:lang w:val="en-US"/>
    </w:rPr>
  </w:style>
  <w:style w:type="paragraph" w:styleId="a9">
    <w:name w:val="caption"/>
    <w:basedOn w:val="a"/>
    <w:next w:val="a"/>
    <w:uiPriority w:val="35"/>
    <w:unhideWhenUsed/>
    <w:qFormat/>
    <w:rsid w:val="00386C38"/>
    <w:pPr>
      <w:spacing w:before="0" w:line="240" w:lineRule="auto"/>
    </w:pPr>
    <w:rPr>
      <w:i/>
      <w:iCs/>
      <w:color w:val="44546A" w:themeColor="text2"/>
      <w:sz w:val="18"/>
      <w:szCs w:val="18"/>
    </w:rPr>
  </w:style>
  <w:style w:type="paragraph" w:styleId="aa">
    <w:name w:val="TOC Heading"/>
    <w:basedOn w:val="1"/>
    <w:next w:val="a"/>
    <w:uiPriority w:val="39"/>
    <w:unhideWhenUsed/>
    <w:qFormat/>
    <w:rsid w:val="00EF3C42"/>
    <w:pPr>
      <w:pageBreakBefore w:val="0"/>
      <w:spacing w:after="0" w:line="259" w:lineRule="auto"/>
      <w:jc w:val="left"/>
      <w:outlineLvl w:val="9"/>
    </w:pPr>
    <w:rPr>
      <w:rFonts w:asciiTheme="majorHAnsi" w:hAnsiTheme="majorHAnsi"/>
      <w:b w:val="0"/>
      <w:color w:val="2E74B5" w:themeColor="accent1" w:themeShade="BF"/>
      <w:spacing w:val="0"/>
      <w:sz w:val="32"/>
    </w:rPr>
  </w:style>
  <w:style w:type="paragraph" w:styleId="10">
    <w:name w:val="toc 1"/>
    <w:basedOn w:val="a"/>
    <w:next w:val="a"/>
    <w:autoRedefine/>
    <w:uiPriority w:val="39"/>
    <w:unhideWhenUsed/>
    <w:rsid w:val="00E63081"/>
    <w:pPr>
      <w:tabs>
        <w:tab w:val="right" w:leader="dot" w:pos="8296"/>
      </w:tabs>
      <w:spacing w:after="100"/>
    </w:pPr>
  </w:style>
  <w:style w:type="paragraph" w:styleId="20">
    <w:name w:val="toc 2"/>
    <w:basedOn w:val="a"/>
    <w:next w:val="a"/>
    <w:autoRedefine/>
    <w:uiPriority w:val="39"/>
    <w:unhideWhenUsed/>
    <w:rsid w:val="00EF3C42"/>
    <w:pPr>
      <w:spacing w:after="100"/>
      <w:ind w:left="240"/>
    </w:pPr>
  </w:style>
  <w:style w:type="paragraph" w:styleId="30">
    <w:name w:val="toc 3"/>
    <w:basedOn w:val="a"/>
    <w:next w:val="a"/>
    <w:autoRedefine/>
    <w:uiPriority w:val="39"/>
    <w:unhideWhenUsed/>
    <w:rsid w:val="00EF3C42"/>
    <w:pPr>
      <w:spacing w:after="100"/>
      <w:ind w:left="480"/>
    </w:pPr>
  </w:style>
  <w:style w:type="paragraph" w:styleId="ab">
    <w:name w:val="Revision"/>
    <w:hidden/>
    <w:uiPriority w:val="99"/>
    <w:semiHidden/>
    <w:rsid w:val="007F7FA2"/>
    <w:pPr>
      <w:spacing w:after="0" w:line="240" w:lineRule="auto"/>
    </w:pPr>
    <w:rPr>
      <w:rFonts w:ascii="Times New Roman" w:hAnsi="Times New Roman"/>
      <w:sz w:val="24"/>
      <w:lang w:val="en-US"/>
    </w:rPr>
  </w:style>
  <w:style w:type="paragraph" w:styleId="ac">
    <w:name w:val="List Paragraph"/>
    <w:basedOn w:val="a"/>
    <w:uiPriority w:val="34"/>
    <w:qFormat/>
    <w:rsid w:val="00BA057E"/>
    <w:pPr>
      <w:ind w:left="720"/>
      <w:contextualSpacing/>
    </w:pPr>
  </w:style>
  <w:style w:type="paragraph" w:styleId="ad">
    <w:name w:val="Title"/>
    <w:basedOn w:val="a"/>
    <w:next w:val="a"/>
    <w:link w:val="Char4"/>
    <w:uiPriority w:val="10"/>
    <w:qFormat/>
    <w:rsid w:val="00672FED"/>
    <w:pPr>
      <w:spacing w:before="0" w:after="0" w:line="240" w:lineRule="auto"/>
      <w:contextualSpacing/>
      <w:jc w:val="left"/>
    </w:pPr>
    <w:rPr>
      <w:rFonts w:asciiTheme="majorHAnsi" w:eastAsiaTheme="majorEastAsia" w:hAnsiTheme="majorHAnsi" w:cstheme="majorBidi"/>
      <w:spacing w:val="-10"/>
      <w:kern w:val="28"/>
      <w:sz w:val="56"/>
      <w:szCs w:val="56"/>
      <w:lang w:val="el-GR"/>
    </w:rPr>
  </w:style>
  <w:style w:type="character" w:customStyle="1" w:styleId="Char4">
    <w:name w:val="Τίτλος Char"/>
    <w:basedOn w:val="a0"/>
    <w:link w:val="ad"/>
    <w:uiPriority w:val="10"/>
    <w:rsid w:val="00672FED"/>
    <w:rPr>
      <w:rFonts w:asciiTheme="majorHAnsi" w:eastAsiaTheme="majorEastAsia" w:hAnsiTheme="majorHAnsi" w:cstheme="majorBidi"/>
      <w:spacing w:val="-10"/>
      <w:kern w:val="28"/>
      <w:sz w:val="56"/>
      <w:szCs w:val="56"/>
    </w:rPr>
  </w:style>
  <w:style w:type="character" w:styleId="HTML">
    <w:name w:val="HTML Code"/>
    <w:basedOn w:val="a0"/>
    <w:uiPriority w:val="99"/>
    <w:semiHidden/>
    <w:unhideWhenUsed/>
    <w:rsid w:val="00223546"/>
    <w:rPr>
      <w:rFonts w:ascii="Courier New" w:eastAsia="Times New Roman" w:hAnsi="Courier New" w:cs="Courier New"/>
      <w:sz w:val="20"/>
      <w:szCs w:val="20"/>
    </w:rPr>
  </w:style>
  <w:style w:type="paragraph" w:styleId="ae">
    <w:name w:val="No Spacing"/>
    <w:uiPriority w:val="1"/>
    <w:qFormat/>
    <w:rsid w:val="009A3FA0"/>
    <w:pPr>
      <w:spacing w:after="0" w:line="240" w:lineRule="auto"/>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583662">
      <w:bodyDiv w:val="1"/>
      <w:marLeft w:val="0"/>
      <w:marRight w:val="0"/>
      <w:marTop w:val="0"/>
      <w:marBottom w:val="0"/>
      <w:divBdr>
        <w:top w:val="none" w:sz="0" w:space="0" w:color="auto"/>
        <w:left w:val="none" w:sz="0" w:space="0" w:color="auto"/>
        <w:bottom w:val="none" w:sz="0" w:space="0" w:color="auto"/>
        <w:right w:val="none" w:sz="0" w:space="0" w:color="auto"/>
      </w:divBdr>
    </w:div>
    <w:div w:id="731855793">
      <w:bodyDiv w:val="1"/>
      <w:marLeft w:val="0"/>
      <w:marRight w:val="0"/>
      <w:marTop w:val="0"/>
      <w:marBottom w:val="0"/>
      <w:divBdr>
        <w:top w:val="none" w:sz="0" w:space="0" w:color="auto"/>
        <w:left w:val="none" w:sz="0" w:space="0" w:color="auto"/>
        <w:bottom w:val="none" w:sz="0" w:space="0" w:color="auto"/>
        <w:right w:val="none" w:sz="0" w:space="0" w:color="auto"/>
      </w:divBdr>
    </w:div>
    <w:div w:id="1687977067">
      <w:bodyDiv w:val="1"/>
      <w:marLeft w:val="0"/>
      <w:marRight w:val="0"/>
      <w:marTop w:val="0"/>
      <w:marBottom w:val="0"/>
      <w:divBdr>
        <w:top w:val="none" w:sz="0" w:space="0" w:color="auto"/>
        <w:left w:val="none" w:sz="0" w:space="0" w:color="auto"/>
        <w:bottom w:val="none" w:sz="0" w:space="0" w:color="auto"/>
        <w:right w:val="none" w:sz="0" w:space="0" w:color="auto"/>
      </w:divBdr>
    </w:div>
    <w:div w:id="1723819842">
      <w:bodyDiv w:val="1"/>
      <w:marLeft w:val="0"/>
      <w:marRight w:val="0"/>
      <w:marTop w:val="0"/>
      <w:marBottom w:val="0"/>
      <w:divBdr>
        <w:top w:val="none" w:sz="0" w:space="0" w:color="auto"/>
        <w:left w:val="none" w:sz="0" w:space="0" w:color="auto"/>
        <w:bottom w:val="none" w:sz="0" w:space="0" w:color="auto"/>
        <w:right w:val="none" w:sz="0" w:space="0" w:color="auto"/>
      </w:divBdr>
    </w:div>
    <w:div w:id="1958173297">
      <w:bodyDiv w:val="1"/>
      <w:marLeft w:val="0"/>
      <w:marRight w:val="0"/>
      <w:marTop w:val="0"/>
      <w:marBottom w:val="0"/>
      <w:divBdr>
        <w:top w:val="none" w:sz="0" w:space="0" w:color="auto"/>
        <w:left w:val="none" w:sz="0" w:space="0" w:color="auto"/>
        <w:bottom w:val="none" w:sz="0" w:space="0" w:color="auto"/>
        <w:right w:val="none" w:sz="0" w:space="0" w:color="auto"/>
      </w:divBdr>
      <w:divsChild>
        <w:div w:id="172111158">
          <w:blockQuote w:val="1"/>
          <w:marLeft w:val="720"/>
          <w:marRight w:val="720"/>
          <w:marTop w:val="100"/>
          <w:marBottom w:val="100"/>
          <w:divBdr>
            <w:top w:val="none" w:sz="0" w:space="0" w:color="auto"/>
            <w:left w:val="single" w:sz="36" w:space="0" w:color="7A7A7A"/>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hyperlink" Target="https://nbviewer.jupyter.org/" TargetMode="External"/><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image" Target="media/image1.png"/><Relationship Id="rId3" Type="http://schemas.openxmlformats.org/officeDocument/2006/relationships/styles" Target="styles.xml"/><Relationship Id="rId214"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ntTable" Target="fontTable.xml"/><Relationship Id="rId20" Type="http://schemas.openxmlformats.org/officeDocument/2006/relationships/hyperlink" Target="https://github.com/PanagiotaAlex/Covid-19-project/tree/master" TargetMode="External"/><Relationship Id="rId41" Type="http://schemas.openxmlformats.org/officeDocument/2006/relationships/image" Target="media/image32.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0CDB6-2A87-4752-AF59-89934D351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1</TotalTime>
  <Pages>51</Pages>
  <Words>9728</Words>
  <Characters>52534</Characters>
  <Application>Microsoft Office Word</Application>
  <DocSecurity>0</DocSecurity>
  <Lines>437</Lines>
  <Paragraphs>124</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REINFORCEMENT LEARNING</vt:lpstr>
      <vt:lpstr>REINFORCEMENT LEARNING</vt:lpstr>
    </vt:vector>
  </TitlesOfParts>
  <Company/>
  <LinksUpToDate>false</LinksUpToDate>
  <CharactersWithSpaces>6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FORCEMENT LEARNING</dc:title>
  <dc:subject/>
  <dc:creator>Panayiota Alexoudi</dc:creator>
  <cp:keywords/>
  <dc:description/>
  <cp:lastModifiedBy>Panayiota Alexoudi</cp:lastModifiedBy>
  <cp:revision>101</cp:revision>
  <cp:lastPrinted>2020-02-24T08:52:00Z</cp:lastPrinted>
  <dcterms:created xsi:type="dcterms:W3CDTF">2020-02-24T08:52:00Z</dcterms:created>
  <dcterms:modified xsi:type="dcterms:W3CDTF">2020-08-0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62537d-2530-3b0d-b01f-b5b7807dc99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